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13A23" w:rsidRPr="00B55DFF" w:rsidRDefault="00DA5E33" w:rsidP="00FA7311">
      <w:pPr>
        <w:spacing w:after="120" w:line="276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upplementary material A</w:t>
      </w:r>
      <w:r w:rsidR="00B03F08" w:rsidRPr="00B55DFF">
        <w:rPr>
          <w:rFonts w:ascii="Times New Roman" w:hAnsi="Times New Roman"/>
          <w:b/>
          <w:sz w:val="24"/>
          <w:szCs w:val="24"/>
        </w:rPr>
        <w:t>2</w:t>
      </w:r>
      <w:r>
        <w:rPr>
          <w:rFonts w:ascii="Times New Roman" w:hAnsi="Times New Roman"/>
          <w:b/>
          <w:sz w:val="24"/>
          <w:szCs w:val="24"/>
        </w:rPr>
        <w:tab/>
      </w:r>
      <w:bookmarkStart w:id="0" w:name="_GoBack"/>
      <w:bookmarkEnd w:id="0"/>
      <w:r w:rsidR="00113A23" w:rsidRPr="00B55DFF">
        <w:rPr>
          <w:rFonts w:ascii="Times New Roman" w:hAnsi="Times New Roman"/>
          <w:b/>
          <w:sz w:val="24"/>
          <w:szCs w:val="24"/>
        </w:rPr>
        <w:tab/>
        <w:t>Mixed Integer Linear Programming (MILP) model</w:t>
      </w:r>
      <w:r w:rsidR="00893F70" w:rsidRPr="00B55DFF">
        <w:rPr>
          <w:rFonts w:ascii="Times New Roman" w:hAnsi="Times New Roman"/>
          <w:b/>
          <w:sz w:val="24"/>
          <w:szCs w:val="24"/>
        </w:rPr>
        <w:t>s</w:t>
      </w:r>
    </w:p>
    <w:p w:rsidR="00113A23" w:rsidRPr="00B55DFF" w:rsidRDefault="005504CA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This appendix shows how various types of </w:t>
      </w:r>
      <w:r w:rsidR="00B55DFF" w:rsidRPr="00B55DFF">
        <w:rPr>
          <w:rFonts w:ascii="Times New Roman" w:hAnsi="Times New Roman"/>
          <w:sz w:val="24"/>
        </w:rPr>
        <w:t>optimis</w:t>
      </w:r>
      <w:r w:rsidRPr="00B55DFF">
        <w:rPr>
          <w:rFonts w:ascii="Times New Roman" w:hAnsi="Times New Roman"/>
          <w:sz w:val="24"/>
        </w:rPr>
        <w:t xml:space="preserve">ations can be performed by interchanging the performance indicators in (1), (2), (3). </w:t>
      </w:r>
      <w:r w:rsidR="008C3273" w:rsidRPr="00B55DFF">
        <w:rPr>
          <w:rFonts w:ascii="Times New Roman" w:hAnsi="Times New Roman"/>
          <w:sz w:val="24"/>
        </w:rPr>
        <w:t>For example</w:t>
      </w:r>
      <w:r w:rsidR="00E1245C">
        <w:rPr>
          <w:rFonts w:ascii="Times New Roman" w:hAnsi="Times New Roman"/>
          <w:sz w:val="24"/>
        </w:rPr>
        <w:t>,</w:t>
      </w:r>
      <w:r w:rsidR="00113A23" w:rsidRPr="00B55DFF">
        <w:rPr>
          <w:rFonts w:ascii="Times New Roman" w:hAnsi="Times New Roman"/>
          <w:sz w:val="24"/>
        </w:rPr>
        <w:t xml:space="preserve"> the model</w:t>
      </w: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ind w:left="426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min</w:t>
      </w:r>
      <w:r w:rsidR="000D6487">
        <w:rPr>
          <w:rFonts w:ascii="Times New Roman" w:hAnsi="Times New Roman"/>
          <w:sz w:val="24"/>
        </w:rPr>
        <w:t>imis</w:t>
      </w:r>
      <w:r w:rsidRPr="00B55DFF">
        <w:rPr>
          <w:rFonts w:ascii="Times New Roman" w:hAnsi="Times New Roman"/>
          <w:sz w:val="24"/>
        </w:rPr>
        <w:t xml:space="preserve">e (2) </w:t>
      </w:r>
      <w:r w:rsidRPr="00B55DFF">
        <w:rPr>
          <w:rFonts w:ascii="Times New Roman" w:hAnsi="Times New Roman"/>
          <w:i/>
          <w:sz w:val="24"/>
        </w:rPr>
        <w:t>length</w:t>
      </w:r>
      <w:r w:rsidRPr="00B55DFF">
        <w:rPr>
          <w:rFonts w:ascii="Times New Roman" w:hAnsi="Times New Roman"/>
          <w:sz w:val="24"/>
        </w:rPr>
        <w:t xml:space="preserve"> </w:t>
      </w: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ind w:left="426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subject to restrictions</w:t>
      </w:r>
    </w:p>
    <w:p w:rsidR="00113A23" w:rsidRPr="00B55DFF" w:rsidRDefault="00113A23" w:rsidP="00FA7311">
      <w:pPr>
        <w:tabs>
          <w:tab w:val="right" w:pos="2835"/>
          <w:tab w:val="left" w:pos="3969"/>
        </w:tabs>
        <w:spacing w:line="276" w:lineRule="auto"/>
        <w:ind w:left="709"/>
        <w:jc w:val="both"/>
        <w:rPr>
          <w:rFonts w:ascii="Times New Roman" w:hAnsi="Times New Roman"/>
          <w:i/>
          <w:sz w:val="24"/>
        </w:rPr>
      </w:pPr>
      <w:r w:rsidRPr="00B55DFF">
        <w:rPr>
          <w:rFonts w:ascii="Times New Roman" w:hAnsi="Times New Roman"/>
          <w:sz w:val="24"/>
        </w:rPr>
        <w:t>(1)</w:t>
      </w:r>
      <w:r w:rsidRPr="00B55DFF">
        <w:rPr>
          <w:rFonts w:ascii="Times New Roman" w:hAnsi="Times New Roman"/>
          <w:i/>
          <w:sz w:val="24"/>
        </w:rPr>
        <w:tab/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 ≥ 0.80</w:t>
      </w:r>
      <w:r w:rsidRPr="00B55DFF">
        <w:rPr>
          <w:rFonts w:ascii="Times New Roman" w:hAnsi="Times New Roman"/>
          <w:sz w:val="24"/>
        </w:rPr>
        <w:tab/>
        <w:t xml:space="preserve">for all nutrients </w:t>
      </w:r>
      <w:r w:rsidRPr="00B55DFF">
        <w:rPr>
          <w:rFonts w:ascii="Times New Roman" w:hAnsi="Times New Roman"/>
          <w:i/>
          <w:sz w:val="24"/>
        </w:rPr>
        <w:t>n</w:t>
      </w:r>
    </w:p>
    <w:p w:rsidR="00113A23" w:rsidRPr="00B55DFF" w:rsidRDefault="00113A23" w:rsidP="00FA7311">
      <w:pPr>
        <w:tabs>
          <w:tab w:val="right" w:pos="2835"/>
          <w:tab w:val="left" w:pos="3969"/>
        </w:tabs>
        <w:spacing w:line="276" w:lineRule="auto"/>
        <w:ind w:left="709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(3)</w:t>
      </w:r>
      <w:r w:rsidRPr="00B55DFF">
        <w:rPr>
          <w:rFonts w:ascii="Times New Roman" w:hAnsi="Times New Roman"/>
          <w:sz w:val="24"/>
        </w:rPr>
        <w:tab/>
      </w:r>
      <w:proofErr w:type="spellStart"/>
      <w:r w:rsidRPr="00B55DFF">
        <w:rPr>
          <w:rFonts w:ascii="Times New Roman" w:hAnsi="Times New Roman"/>
          <w:i/>
          <w:sz w:val="24"/>
        </w:rPr>
        <w:t>coverage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 ≥ 0.80</w:t>
      </w:r>
      <w:r w:rsidRPr="00B55DFF">
        <w:rPr>
          <w:rFonts w:ascii="Times New Roman" w:hAnsi="Times New Roman"/>
          <w:sz w:val="24"/>
        </w:rPr>
        <w:tab/>
        <w:t xml:space="preserve">for all nutrients </w:t>
      </w:r>
      <w:r w:rsidRPr="00B55DFF">
        <w:rPr>
          <w:rFonts w:ascii="Times New Roman" w:hAnsi="Times New Roman"/>
          <w:i/>
          <w:sz w:val="24"/>
        </w:rPr>
        <w:t>n</w:t>
      </w:r>
    </w:p>
    <w:p w:rsidR="00113A23" w:rsidRPr="00B55DFF" w:rsidRDefault="00113A23" w:rsidP="00FA7311">
      <w:pPr>
        <w:tabs>
          <w:tab w:val="right" w:pos="2552"/>
          <w:tab w:val="right" w:pos="2694"/>
          <w:tab w:val="right" w:pos="9072"/>
        </w:tabs>
        <w:spacing w:line="276" w:lineRule="auto"/>
        <w:ind w:left="709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(4) The food list should not contain overlapping items.</w:t>
      </w: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ind w:left="720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generates </w:t>
      </w:r>
      <w:r w:rsidR="00785BD4" w:rsidRPr="00B55DFF">
        <w:rPr>
          <w:rFonts w:ascii="Times New Roman" w:hAnsi="Times New Roman"/>
          <w:sz w:val="24"/>
        </w:rPr>
        <w:t xml:space="preserve">the shortest </w:t>
      </w:r>
      <w:r w:rsidRPr="00B55DFF">
        <w:rPr>
          <w:rFonts w:ascii="Times New Roman" w:hAnsi="Times New Roman"/>
          <w:sz w:val="24"/>
        </w:rPr>
        <w:t xml:space="preserve">food list with </w:t>
      </w:r>
      <w:proofErr w:type="spellStart"/>
      <w:r w:rsidRPr="00B55DFF">
        <w:rPr>
          <w:rFonts w:ascii="Times New Roman" w:hAnsi="Times New Roman"/>
          <w:i/>
          <w:sz w:val="24"/>
        </w:rPr>
        <w:t>coverage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 ≥ 0.80 and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="00785BD4" w:rsidRPr="00B55DFF">
        <w:rPr>
          <w:rFonts w:ascii="Times New Roman" w:hAnsi="Times New Roman"/>
          <w:sz w:val="24"/>
        </w:rPr>
        <w:t> ≥ 0.80 for all nutrients.</w:t>
      </w:r>
    </w:p>
    <w:p w:rsidR="003C5155" w:rsidRPr="00B55DFF" w:rsidRDefault="003C5155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DB6B3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In </w:t>
      </w:r>
      <w:r w:rsidR="00DB6B3F" w:rsidRPr="00B55DFF">
        <w:rPr>
          <w:rFonts w:ascii="Times New Roman" w:hAnsi="Times New Roman"/>
          <w:sz w:val="24"/>
        </w:rPr>
        <w:t xml:space="preserve">case the objective is to generate a list </w:t>
      </w:r>
      <w:r w:rsidR="00797B98" w:rsidRPr="00B55DFF">
        <w:rPr>
          <w:rFonts w:ascii="Times New Roman" w:hAnsi="Times New Roman"/>
          <w:sz w:val="24"/>
        </w:rPr>
        <w:t>of at most 6</w:t>
      </w:r>
      <w:r w:rsidR="00DB6B3F" w:rsidRPr="00B55DFF">
        <w:rPr>
          <w:rFonts w:ascii="Times New Roman" w:hAnsi="Times New Roman"/>
          <w:sz w:val="24"/>
        </w:rPr>
        <w:t xml:space="preserve">0 items of which the lowest among the </w:t>
      </w:r>
      <w:r w:rsidR="00DB6B3F" w:rsidRPr="00B55DFF">
        <w:rPr>
          <w:rFonts w:ascii="Times New Roman" w:hAnsi="Times New Roman"/>
          <w:i/>
          <w:sz w:val="24"/>
        </w:rPr>
        <w:t>N</w:t>
      </w:r>
      <w:r w:rsidR="00DB6B3F" w:rsidRPr="00B55DFF">
        <w:rPr>
          <w:rFonts w:ascii="Times New Roman" w:hAnsi="Times New Roman"/>
          <w:sz w:val="24"/>
        </w:rPr>
        <w:t xml:space="preserve"> values of </w:t>
      </w:r>
      <w:proofErr w:type="spellStart"/>
      <w:r w:rsidR="00DB6B3F" w:rsidRPr="00B55DFF">
        <w:rPr>
          <w:rFonts w:ascii="Times New Roman" w:hAnsi="Times New Roman"/>
          <w:i/>
          <w:sz w:val="24"/>
        </w:rPr>
        <w:t>P</w:t>
      </w:r>
      <w:r w:rsidR="00DB6B3F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="00DB6B3F" w:rsidRPr="00B55DFF">
        <w:rPr>
          <w:rFonts w:ascii="Times New Roman" w:hAnsi="Times New Roman"/>
          <w:sz w:val="24"/>
        </w:rPr>
        <w:t xml:space="preserve"> is as high as possible the following model applies:</w:t>
      </w:r>
    </w:p>
    <w:p w:rsidR="00FA7311" w:rsidRPr="00B55DFF" w:rsidRDefault="00FA7311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797B98" w:rsidRPr="00B55DFF" w:rsidRDefault="00797B98" w:rsidP="00FA7311">
      <w:pPr>
        <w:tabs>
          <w:tab w:val="right" w:pos="4536"/>
          <w:tab w:val="right" w:pos="9072"/>
        </w:tabs>
        <w:spacing w:line="276" w:lineRule="auto"/>
        <w:ind w:left="426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max</w:t>
      </w:r>
      <w:r w:rsidR="000D6487">
        <w:rPr>
          <w:rFonts w:ascii="Times New Roman" w:hAnsi="Times New Roman"/>
          <w:sz w:val="24"/>
        </w:rPr>
        <w:t>imis</w:t>
      </w:r>
      <w:r w:rsidRPr="00B55DFF">
        <w:rPr>
          <w:rFonts w:ascii="Times New Roman" w:hAnsi="Times New Roman"/>
          <w:sz w:val="24"/>
        </w:rPr>
        <w:t xml:space="preserve">e </w:t>
      </w:r>
      <w:proofErr w:type="spellStart"/>
      <w:r w:rsidRPr="00B55DFF">
        <w:rPr>
          <w:rFonts w:ascii="Times New Roman" w:hAnsi="Times New Roman"/>
          <w:i/>
          <w:sz w:val="24"/>
        </w:rPr>
        <w:t>min_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 </w:t>
      </w:r>
    </w:p>
    <w:p w:rsidR="00797B98" w:rsidRPr="00B55DFF" w:rsidRDefault="00797B98" w:rsidP="00FA7311">
      <w:pPr>
        <w:tabs>
          <w:tab w:val="right" w:pos="4536"/>
          <w:tab w:val="right" w:pos="9072"/>
        </w:tabs>
        <w:spacing w:line="276" w:lineRule="auto"/>
        <w:ind w:left="426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subject to restrictions</w:t>
      </w:r>
    </w:p>
    <w:p w:rsidR="00406C7D" w:rsidRPr="00B55DFF" w:rsidRDefault="00797B98" w:rsidP="00FA7311">
      <w:pPr>
        <w:tabs>
          <w:tab w:val="left" w:pos="1418"/>
          <w:tab w:val="left" w:pos="3969"/>
        </w:tabs>
        <w:spacing w:line="276" w:lineRule="auto"/>
        <w:ind w:left="709"/>
        <w:jc w:val="both"/>
        <w:rPr>
          <w:rFonts w:ascii="Times New Roman" w:hAnsi="Times New Roman"/>
          <w:i/>
          <w:sz w:val="24"/>
        </w:rPr>
      </w:pPr>
      <w:r w:rsidRPr="00B55DFF">
        <w:rPr>
          <w:rFonts w:ascii="Times New Roman" w:hAnsi="Times New Roman"/>
          <w:sz w:val="24"/>
        </w:rPr>
        <w:t>(1a)</w:t>
      </w:r>
      <w:r w:rsidR="00406C7D" w:rsidRPr="00B55DFF">
        <w:rPr>
          <w:rFonts w:ascii="Times New Roman" w:hAnsi="Times New Roman"/>
          <w:i/>
          <w:sz w:val="24"/>
        </w:rPr>
        <w:tab/>
      </w:r>
      <w:proofErr w:type="spellStart"/>
      <w:r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 ≥ </w:t>
      </w:r>
      <w:proofErr w:type="spellStart"/>
      <w:r w:rsidRPr="00B55DFF">
        <w:rPr>
          <w:rFonts w:ascii="Times New Roman" w:hAnsi="Times New Roman"/>
          <w:i/>
          <w:sz w:val="24"/>
        </w:rPr>
        <w:t>min_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ab/>
        <w:t xml:space="preserve">for all nutrients </w:t>
      </w:r>
      <w:r w:rsidRPr="00B55DFF">
        <w:rPr>
          <w:rFonts w:ascii="Times New Roman" w:hAnsi="Times New Roman"/>
          <w:i/>
          <w:sz w:val="24"/>
        </w:rPr>
        <w:t>n</w:t>
      </w:r>
    </w:p>
    <w:p w:rsidR="00797B98" w:rsidRPr="00B55DFF" w:rsidRDefault="00797B98" w:rsidP="00FA7311">
      <w:pPr>
        <w:tabs>
          <w:tab w:val="left" w:pos="1418"/>
          <w:tab w:val="left" w:pos="3969"/>
        </w:tabs>
        <w:spacing w:line="276" w:lineRule="auto"/>
        <w:ind w:left="709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(2)</w:t>
      </w:r>
      <w:r w:rsidR="00406C7D" w:rsidRPr="00B55DFF">
        <w:rPr>
          <w:rFonts w:ascii="Times New Roman" w:hAnsi="Times New Roman"/>
          <w:sz w:val="24"/>
        </w:rPr>
        <w:tab/>
      </w:r>
      <w:r w:rsidRPr="00B55DFF">
        <w:rPr>
          <w:rFonts w:ascii="Times New Roman" w:hAnsi="Times New Roman"/>
          <w:i/>
          <w:sz w:val="24"/>
        </w:rPr>
        <w:t>length</w:t>
      </w:r>
      <w:r w:rsidRPr="00B55DFF">
        <w:rPr>
          <w:rFonts w:ascii="Times New Roman" w:hAnsi="Times New Roman"/>
          <w:sz w:val="24"/>
        </w:rPr>
        <w:t xml:space="preserve"> ≤ 60</w:t>
      </w:r>
      <w:r w:rsidRPr="00B55DFF">
        <w:rPr>
          <w:rFonts w:ascii="Times New Roman" w:hAnsi="Times New Roman"/>
          <w:sz w:val="24"/>
        </w:rPr>
        <w:tab/>
        <w:t xml:space="preserve">for all nutrients </w:t>
      </w:r>
      <w:r w:rsidRPr="00B55DFF">
        <w:rPr>
          <w:rFonts w:ascii="Times New Roman" w:hAnsi="Times New Roman"/>
          <w:i/>
          <w:sz w:val="24"/>
        </w:rPr>
        <w:t>n</w:t>
      </w:r>
    </w:p>
    <w:p w:rsidR="00797B98" w:rsidRPr="00B55DFF" w:rsidRDefault="00797B98" w:rsidP="00FA7311">
      <w:pPr>
        <w:tabs>
          <w:tab w:val="right" w:pos="2552"/>
          <w:tab w:val="right" w:pos="2694"/>
          <w:tab w:val="right" w:pos="9072"/>
        </w:tabs>
        <w:spacing w:line="276" w:lineRule="auto"/>
        <w:ind w:left="709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(4) The food list should not contain overlapping items</w:t>
      </w:r>
    </w:p>
    <w:p w:rsidR="00FA7311" w:rsidRDefault="00FA7311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DB6B3F" w:rsidRPr="00B55DFF" w:rsidRDefault="003C5155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in which </w:t>
      </w:r>
      <w:proofErr w:type="spellStart"/>
      <w:r w:rsidRPr="00B55DFF">
        <w:rPr>
          <w:rFonts w:ascii="Times New Roman" w:hAnsi="Times New Roman"/>
          <w:i/>
          <w:sz w:val="24"/>
        </w:rPr>
        <w:t>min_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 is the lowest among the </w:t>
      </w:r>
      <w:r w:rsidRPr="00B55DFF">
        <w:rPr>
          <w:rFonts w:ascii="Times New Roman" w:hAnsi="Times New Roman"/>
          <w:i/>
          <w:sz w:val="24"/>
        </w:rPr>
        <w:t>N</w:t>
      </w:r>
      <w:r w:rsidRPr="00B55DFF">
        <w:rPr>
          <w:rFonts w:ascii="Times New Roman" w:hAnsi="Times New Roman"/>
          <w:sz w:val="24"/>
        </w:rPr>
        <w:t xml:space="preserve"> values of </w:t>
      </w:r>
      <w:proofErr w:type="spellStart"/>
      <w:r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 xml:space="preserve">. This is a so-called </w:t>
      </w:r>
      <w:proofErr w:type="spellStart"/>
      <w:r w:rsidRPr="00B55DFF">
        <w:rPr>
          <w:rFonts w:ascii="Times New Roman" w:hAnsi="Times New Roman"/>
          <w:sz w:val="24"/>
        </w:rPr>
        <w:t>maxmin</w:t>
      </w:r>
      <w:proofErr w:type="spellEnd"/>
      <w:r w:rsidRPr="00B55DFF">
        <w:rPr>
          <w:rFonts w:ascii="Times New Roman" w:hAnsi="Times New Roman"/>
          <w:sz w:val="24"/>
        </w:rPr>
        <w:t xml:space="preserve"> model</w:t>
      </w:r>
      <w:r w:rsidR="00A57D59" w:rsidRPr="00B55DFF">
        <w:rPr>
          <w:rFonts w:ascii="Times New Roman" w:hAnsi="Times New Roman"/>
          <w:sz w:val="24"/>
          <w:szCs w:val="24"/>
        </w:rPr>
        <w:fldChar w:fldCharType="begin"/>
      </w:r>
      <w:r w:rsidR="004E6B6F">
        <w:rPr>
          <w:rFonts w:ascii="Times New Roman" w:hAnsi="Times New Roman"/>
          <w:sz w:val="24"/>
          <w:szCs w:val="24"/>
        </w:rPr>
        <w:instrText xml:space="preserve"> ADDIN EN.CITE &lt;EndNote&gt;&lt;Cite&gt;&lt;Author&gt;Claassen&lt;/Author&gt;&lt;Year&gt;2007&lt;/Year&gt;&lt;RecNum&gt;16&lt;/RecNum&gt;&lt;DisplayText&gt;&lt;style face="superscript"&gt;(1)&lt;/style&gt;&lt;/DisplayText&gt;&lt;record&gt;&lt;rec-number&gt;16&lt;/rec-number&gt;&lt;foreign-keys&gt;&lt;key app="EN" db-id="0z0r2av05fdpx6ewwp0v2057e9afev2z90fv"&gt;16&lt;/key&gt;&lt;/foreign-keys&gt;&lt;ref-type name="Book"&gt;6&lt;/ref-type&gt;&lt;contributors&gt;&lt;authors&gt;&lt;author&gt;Claassen, G.D.H. &lt;/author&gt;&lt;author&gt;Hendriks, T.H.B.&lt;/author&gt;&lt;author&gt;Hendrix, E.M.T.&lt;/author&gt;&lt;/authors&gt;&lt;/contributors&gt;&lt;titles&gt;&lt;title&gt;Decision science : theory and applications&lt;/title&gt;&lt;secondary-title&gt;Mansholt publication series&lt;/secondary-title&gt;&lt;/titles&gt;&lt;dates&gt;&lt;year&gt;2007&lt;/year&gt;&lt;/dates&gt;&lt;pub-location&gt;Wageningen&lt;/pub-location&gt;&lt;publisher&gt;Wageningen Academic Publishers&lt;/publisher&gt;&lt;urls&gt;&lt;/urls&gt;&lt;/record&gt;&lt;/Cite&gt;&lt;/EndNote&gt;</w:instrText>
      </w:r>
      <w:r w:rsidR="00A57D59" w:rsidRPr="00B55DFF">
        <w:rPr>
          <w:rFonts w:ascii="Times New Roman" w:hAnsi="Times New Roman"/>
          <w:sz w:val="24"/>
          <w:szCs w:val="24"/>
        </w:rPr>
        <w:fldChar w:fldCharType="separate"/>
      </w:r>
      <w:r w:rsidR="004E6B6F" w:rsidRPr="004E6B6F">
        <w:rPr>
          <w:rFonts w:ascii="Times New Roman" w:hAnsi="Times New Roman"/>
          <w:noProof/>
          <w:sz w:val="24"/>
          <w:szCs w:val="24"/>
          <w:vertAlign w:val="superscript"/>
        </w:rPr>
        <w:t>(1)</w:t>
      </w:r>
      <w:r w:rsidR="00A57D59" w:rsidRPr="00B55DFF">
        <w:rPr>
          <w:rFonts w:ascii="Times New Roman" w:hAnsi="Times New Roman"/>
          <w:sz w:val="24"/>
          <w:szCs w:val="24"/>
        </w:rPr>
        <w:fldChar w:fldCharType="end"/>
      </w:r>
      <w:r w:rsidRPr="00B55DFF">
        <w:rPr>
          <w:rFonts w:ascii="Times New Roman" w:hAnsi="Times New Roman"/>
          <w:sz w:val="24"/>
        </w:rPr>
        <w:t>.</w:t>
      </w:r>
    </w:p>
    <w:p w:rsidR="00DB6B3F" w:rsidRPr="00B55DFF" w:rsidRDefault="00DB6B3F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DB6B3F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In </w:t>
      </w:r>
      <w:r w:rsidR="00113A23" w:rsidRPr="00B55DFF">
        <w:rPr>
          <w:rFonts w:ascii="Times New Roman" w:hAnsi="Times New Roman"/>
          <w:sz w:val="24"/>
        </w:rPr>
        <w:t xml:space="preserve">case the objective is to generate lists of which the </w:t>
      </w:r>
      <w:proofErr w:type="spellStart"/>
      <w:r w:rsidR="00113A23" w:rsidRPr="00B55DFF">
        <w:rPr>
          <w:rFonts w:ascii="Times New Roman" w:hAnsi="Times New Roman"/>
          <w:sz w:val="24"/>
        </w:rPr>
        <w:t>minimum</w:t>
      </w:r>
      <w:r w:rsidR="00406C7D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="00113A23" w:rsidRPr="00B55DFF">
        <w:rPr>
          <w:rFonts w:ascii="Times New Roman" w:hAnsi="Times New Roman"/>
          <w:sz w:val="24"/>
        </w:rPr>
        <w:t>(</w:t>
      </w:r>
      <w:r w:rsidR="00113A23"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.3pt;height:19pt" o:ole="">
            <v:imagedata r:id="rId9" o:title=""/>
          </v:shape>
          <o:OLEObject Type="Embed" ProgID="Equation.3" ShapeID="_x0000_i1025" DrawAspect="Content" ObjectID="_1449390109" r:id="rId10"/>
        </w:object>
      </w:r>
      <w:r w:rsidR="00113A23" w:rsidRPr="00B55DFF">
        <w:rPr>
          <w:rFonts w:ascii="Times New Roman" w:hAnsi="Times New Roman"/>
          <w:sz w:val="24"/>
        </w:rPr>
        <w:t xml:space="preserve">) is as high as possible it can be useful to apply an iterative improvement procedure on the generated lists. This improvement procedure aims to improve the </w:t>
      </w:r>
      <w:proofErr w:type="spellStart"/>
      <w:r w:rsidR="00113A23" w:rsidRPr="00B55DFF">
        <w:rPr>
          <w:rFonts w:ascii="Times New Roman" w:hAnsi="Times New Roman"/>
          <w:sz w:val="24"/>
        </w:rPr>
        <w:t>minimum</w:t>
      </w:r>
      <w:r w:rsidR="00406C7D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="00113A23" w:rsidRPr="00B55DFF">
        <w:rPr>
          <w:rFonts w:ascii="Times New Roman" w:hAnsi="Times New Roman"/>
          <w:sz w:val="24"/>
        </w:rPr>
        <w:t>(</w:t>
      </w:r>
      <w:r w:rsidR="00113A23"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26" type="#_x0000_t75" style="width:16.3pt;height:19pt" o:ole="">
            <v:imagedata r:id="rId9" o:title=""/>
          </v:shape>
          <o:OLEObject Type="Embed" ProgID="Equation.3" ShapeID="_x0000_i1026" DrawAspect="Content" ObjectID="_1449390110" r:id="rId11"/>
        </w:object>
      </w:r>
      <w:r w:rsidR="00113A23" w:rsidRPr="00B55DFF">
        <w:rPr>
          <w:rFonts w:ascii="Times New Roman" w:hAnsi="Times New Roman"/>
          <w:sz w:val="24"/>
        </w:rPr>
        <w:t xml:space="preserve">) by adding lower bound constraints with respect to the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="00113A23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="00113A23" w:rsidRPr="00B55DFF">
        <w:rPr>
          <w:rFonts w:ascii="Times New Roman" w:hAnsi="Times New Roman"/>
          <w:sz w:val="24"/>
        </w:rPr>
        <w:t xml:space="preserve"> of the nutrient that has lowest </w:t>
      </w:r>
      <w:r w:rsidR="00113A23"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27" type="#_x0000_t75" style="width:16.3pt;height:19pt" o:ole="">
            <v:imagedata r:id="rId9" o:title=""/>
          </v:shape>
          <o:OLEObject Type="Embed" ProgID="Equation.3" ShapeID="_x0000_i1027" DrawAspect="Content" ObjectID="_1449390111" r:id="rId12"/>
        </w:object>
      </w:r>
      <w:r w:rsidR="00113A23" w:rsidRPr="00B55DFF">
        <w:rPr>
          <w:rFonts w:ascii="Times New Roman" w:hAnsi="Times New Roman"/>
          <w:sz w:val="24"/>
        </w:rPr>
        <w:t xml:space="preserve">.We will demonstrate this with an example in which food lists of </w:t>
      </w:r>
      <w:r w:rsidR="00113A23" w:rsidRPr="00B55DFF">
        <w:rPr>
          <w:rFonts w:ascii="Times New Roman" w:hAnsi="Times New Roman"/>
          <w:i/>
          <w:sz w:val="24"/>
        </w:rPr>
        <w:t>length</w:t>
      </w:r>
      <w:r w:rsidR="00113A23" w:rsidRPr="00B55DFF">
        <w:rPr>
          <w:rFonts w:ascii="Times New Roman" w:hAnsi="Times New Roman"/>
          <w:sz w:val="24"/>
        </w:rPr>
        <w:t xml:space="preserve"> 2</w:t>
      </w:r>
      <w:r w:rsidR="00893F70" w:rsidRPr="00B55DFF">
        <w:rPr>
          <w:rFonts w:ascii="Times New Roman" w:hAnsi="Times New Roman"/>
          <w:sz w:val="24"/>
        </w:rPr>
        <w:t>0 are generated with the following</w:t>
      </w:r>
      <w:r w:rsidR="00113A23" w:rsidRPr="00B55DFF">
        <w:rPr>
          <w:rFonts w:ascii="Times New Roman" w:hAnsi="Times New Roman"/>
          <w:sz w:val="24"/>
        </w:rPr>
        <w:t xml:space="preserve"> model and </w:t>
      </w:r>
      <w:proofErr w:type="spellStart"/>
      <w:r w:rsidR="00113A23" w:rsidRPr="00B55DFF">
        <w:rPr>
          <w:rFonts w:ascii="Times New Roman" w:hAnsi="Times New Roman"/>
          <w:i/>
          <w:sz w:val="24"/>
        </w:rPr>
        <w:t>p</w:t>
      </w:r>
      <w:r w:rsidR="000864C3" w:rsidRPr="00B55DFF">
        <w:rPr>
          <w:rFonts w:ascii="Times New Roman" w:hAnsi="Times New Roman"/>
          <w:i/>
          <w:sz w:val="24"/>
          <w:vertAlign w:val="subscript"/>
        </w:rPr>
        <w:t>j</w:t>
      </w:r>
      <w:r w:rsidR="00113A23" w:rsidRPr="00B55DFF">
        <w:rPr>
          <w:rFonts w:ascii="Times New Roman" w:hAnsi="Times New Roman"/>
          <w:i/>
          <w:sz w:val="24"/>
          <w:vertAlign w:val="subscript"/>
        </w:rPr>
        <w:t>,n</w:t>
      </w:r>
      <w:proofErr w:type="spellEnd"/>
      <w:r w:rsidR="00113A23" w:rsidRPr="00B55DFF">
        <w:rPr>
          <w:rFonts w:ascii="Times New Roman" w:hAnsi="Times New Roman"/>
          <w:sz w:val="24"/>
        </w:rPr>
        <w:t xml:space="preserve"> = </w:t>
      </w:r>
      <w:r w:rsidR="006C2D6A" w:rsidRPr="002E08C9">
        <w:rPr>
          <w:rFonts w:ascii="Times New Roman" w:hAnsi="Times New Roman"/>
          <w:position w:val="-14"/>
          <w:sz w:val="24"/>
          <w:szCs w:val="24"/>
        </w:rPr>
        <w:object w:dxaOrig="920" w:dyaOrig="420">
          <v:shape id="_x0000_i1028" type="#_x0000_t75" style="width:46.2pt;height:21.05pt" o:ole="">
            <v:imagedata r:id="rId13" o:title=""/>
          </v:shape>
          <o:OLEObject Type="Embed" ProgID="Equation.3" ShapeID="_x0000_i1028" DrawAspect="Content" ObjectID="_1449390112" r:id="rId14"/>
        </w:object>
      </w:r>
      <w:r w:rsidR="00113A23" w:rsidRPr="00B55DFF">
        <w:rPr>
          <w:rFonts w:ascii="Times New Roman" w:hAnsi="Times New Roman"/>
          <w:sz w:val="24"/>
        </w:rPr>
        <w:t>:</w:t>
      </w: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3D403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position w:val="-36"/>
        </w:rPr>
        <w:object w:dxaOrig="4540" w:dyaOrig="840">
          <v:shape id="_x0000_i1029" type="#_x0000_t75" style="width:231.6pt;height:42.1pt" o:ole="">
            <v:imagedata r:id="rId15" o:title=""/>
          </v:shape>
          <o:OLEObject Type="Embed" ProgID="Equation.3" ShapeID="_x0000_i1029" DrawAspect="Content" ObjectID="_1449390113" r:id="rId16"/>
        </w:object>
      </w:r>
    </w:p>
    <w:p w:rsidR="00113A23" w:rsidRPr="00B55DFF" w:rsidRDefault="00113A23" w:rsidP="00FA7311">
      <w:pPr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spacing w:line="276" w:lineRule="auto"/>
        <w:ind w:firstLine="360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subject to restrictions</w:t>
      </w:r>
    </w:p>
    <w:p w:rsidR="00113A23" w:rsidRPr="00B55DFF" w:rsidRDefault="003D4033" w:rsidP="00FA7311">
      <w:pPr>
        <w:spacing w:line="276" w:lineRule="auto"/>
        <w:ind w:left="720"/>
        <w:jc w:val="both"/>
        <w:rPr>
          <w:rFonts w:ascii="Times New Roman" w:hAnsi="Times New Roman"/>
          <w:sz w:val="24"/>
        </w:rPr>
      </w:pPr>
      <w:r w:rsidRPr="00B55DFF">
        <w:rPr>
          <w:position w:val="-34"/>
        </w:rPr>
        <w:object w:dxaOrig="2500" w:dyaOrig="760">
          <v:shape id="_x0000_i1030" type="#_x0000_t75" style="width:128.4pt;height:38.05pt" o:ole="">
            <v:imagedata r:id="rId17" o:title=""/>
          </v:shape>
          <o:OLEObject Type="Embed" ProgID="Equation.3" ShapeID="_x0000_i1030" DrawAspect="Content" ObjectID="_1449390114" r:id="rId18"/>
        </w:object>
      </w:r>
    </w:p>
    <w:p w:rsidR="00113A23" w:rsidRPr="00B55DFF" w:rsidRDefault="00113A23" w:rsidP="00FA7311">
      <w:pPr>
        <w:pStyle w:val="ListParagraph"/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>(4)    The food list should not contain overlapping items.</w:t>
      </w: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lastRenderedPageBreak/>
        <w:t xml:space="preserve">The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1" type="#_x0000_t75" style="width:16.3pt;height:19pt" o:ole="">
            <v:imagedata r:id="rId9" o:title=""/>
          </v:shape>
          <o:OLEObject Type="Embed" ProgID="Equation.3" ShapeID="_x0000_i1031" DrawAspect="Content" ObjectID="_1449390115" r:id="rId19"/>
        </w:object>
      </w:r>
      <w:r w:rsidRPr="00B55DFF">
        <w:rPr>
          <w:rFonts w:ascii="Times New Roman" w:hAnsi="Times New Roman"/>
          <w:sz w:val="24"/>
        </w:rPr>
        <w:t xml:space="preserve"> of the resulting food list ranges from 60.5%-78.7%, so </w:t>
      </w:r>
      <w:proofErr w:type="spellStart"/>
      <w:r w:rsidRPr="00B55DFF">
        <w:rPr>
          <w:rFonts w:ascii="Times New Roman" w:hAnsi="Times New Roman"/>
          <w:sz w:val="24"/>
        </w:rPr>
        <w:t>minimum</w:t>
      </w:r>
      <w:r w:rsidR="00406C7D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>(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2" type="#_x0000_t75" style="width:16.3pt;height:19pt" o:ole="">
            <v:imagedata r:id="rId9" o:title=""/>
          </v:shape>
          <o:OLEObject Type="Embed" ProgID="Equation.3" ShapeID="_x0000_i1032" DrawAspect="Content" ObjectID="_1449390116" r:id="rId20"/>
        </w:object>
      </w:r>
      <w:r w:rsidRPr="00B55DFF">
        <w:rPr>
          <w:rFonts w:ascii="Times New Roman" w:hAnsi="Times New Roman"/>
          <w:sz w:val="24"/>
        </w:rPr>
        <w:t xml:space="preserve">) = 60.5%. The nutrient with lowest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3" type="#_x0000_t75" style="width:16.3pt;height:19pt" o:ole="">
            <v:imagedata r:id="rId9" o:title=""/>
          </v:shape>
          <o:OLEObject Type="Embed" ProgID="Equation.3" ShapeID="_x0000_i1033" DrawAspect="Content" ObjectID="_1449390117" r:id="rId21"/>
        </w:object>
      </w:r>
      <w:r w:rsidRPr="00B55DFF">
        <w:rPr>
          <w:rFonts w:ascii="Times New Roman" w:hAnsi="Times New Roman"/>
          <w:sz w:val="24"/>
        </w:rPr>
        <w:t xml:space="preserve"> is polyunsaturated fat. In the food list the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sz w:val="24"/>
          <w:vertAlign w:val="subscript"/>
        </w:rPr>
        <w:t>polyunsaturatedfat</w:t>
      </w:r>
      <w:proofErr w:type="spellEnd"/>
      <w:r w:rsidRPr="00B55DFF">
        <w:rPr>
          <w:rFonts w:ascii="Times New Roman" w:hAnsi="Times New Roman"/>
          <w:sz w:val="24"/>
        </w:rPr>
        <w:t xml:space="preserve"> is 0.586. Therefore we add nutrient specific constraint (5a)</w:t>
      </w:r>
    </w:p>
    <w:p w:rsidR="00113A23" w:rsidRPr="00B55DFF" w:rsidRDefault="00113A23" w:rsidP="00FA7311">
      <w:pPr>
        <w:pStyle w:val="ListParagraph"/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pStyle w:val="ListParagraph"/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(5a)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sz w:val="24"/>
          <w:vertAlign w:val="subscript"/>
        </w:rPr>
        <w:t>polyunsaturatedfat</w:t>
      </w:r>
      <w:proofErr w:type="spellEnd"/>
      <w:r w:rsidRPr="00B55DFF">
        <w:rPr>
          <w:rFonts w:ascii="Times New Roman" w:hAnsi="Times New Roman"/>
          <w:sz w:val="24"/>
        </w:rPr>
        <w:t xml:space="preserve"> ≥ 1.01∙0.586 = 0.592</w:t>
      </w:r>
    </w:p>
    <w:p w:rsidR="00113A23" w:rsidRPr="00B55DFF" w:rsidRDefault="00113A23" w:rsidP="00FA7311">
      <w:pPr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to the model, generate a second food list, and calculate its values of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4" type="#_x0000_t75" style="width:16.3pt;height:19pt" o:ole="">
            <v:imagedata r:id="rId9" o:title=""/>
          </v:shape>
          <o:OLEObject Type="Embed" ProgID="Equation.3" ShapeID="_x0000_i1034" DrawAspect="Content" ObjectID="_1449390118" r:id="rId22"/>
        </w:object>
      </w:r>
      <w:r w:rsidRPr="00B55DFF">
        <w:rPr>
          <w:rFonts w:ascii="Times New Roman" w:hAnsi="Times New Roman"/>
          <w:sz w:val="24"/>
        </w:rPr>
        <w:t xml:space="preserve">. It turns out that the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5" type="#_x0000_t75" style="width:16.3pt;height:19pt" o:ole="">
            <v:imagedata r:id="rId9" o:title=""/>
          </v:shape>
          <o:OLEObject Type="Embed" ProgID="Equation.3" ShapeID="_x0000_i1035" DrawAspect="Content" ObjectID="_1449390119" r:id="rId23"/>
        </w:object>
      </w:r>
      <w:r w:rsidRPr="00B55DFF">
        <w:rPr>
          <w:rFonts w:ascii="Times New Roman" w:hAnsi="Times New Roman"/>
          <w:sz w:val="24"/>
        </w:rPr>
        <w:t xml:space="preserve">of this second food list ranges from 61.0%-76.6%, so </w:t>
      </w:r>
      <w:proofErr w:type="spellStart"/>
      <w:r w:rsidRPr="00B55DFF">
        <w:rPr>
          <w:rFonts w:ascii="Times New Roman" w:hAnsi="Times New Roman"/>
          <w:sz w:val="24"/>
        </w:rPr>
        <w:t>minimum</w:t>
      </w:r>
      <w:r w:rsidR="00406C7D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>(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6" type="#_x0000_t75" style="width:16.3pt;height:19pt" o:ole="">
            <v:imagedata r:id="rId9" o:title=""/>
          </v:shape>
          <o:OLEObject Type="Embed" ProgID="Equation.3" ShapeID="_x0000_i1036" DrawAspect="Content" ObjectID="_1449390120" r:id="rId24"/>
        </w:object>
      </w:r>
      <w:r w:rsidRPr="00B55DFF">
        <w:rPr>
          <w:rFonts w:ascii="Times New Roman" w:hAnsi="Times New Roman"/>
          <w:sz w:val="24"/>
        </w:rPr>
        <w:t xml:space="preserve">) = 61.0%, which is higher than that of the initial food list. Again the nutrient with lowest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7" type="#_x0000_t75" style="width:16.3pt;height:19pt" o:ole="">
            <v:imagedata r:id="rId9" o:title=""/>
          </v:shape>
          <o:OLEObject Type="Embed" ProgID="Equation.3" ShapeID="_x0000_i1037" DrawAspect="Content" ObjectID="_1449390121" r:id="rId25"/>
        </w:object>
      </w:r>
      <w:r w:rsidRPr="00B55DFF">
        <w:rPr>
          <w:rFonts w:ascii="Times New Roman" w:hAnsi="Times New Roman"/>
          <w:sz w:val="24"/>
        </w:rPr>
        <w:t xml:space="preserve"> is polyunsaturated fat. In the second food list the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sz w:val="24"/>
          <w:vertAlign w:val="subscript"/>
        </w:rPr>
        <w:t>polyunsaturatedfat</w:t>
      </w:r>
      <w:proofErr w:type="spellEnd"/>
      <w:r w:rsidRPr="00B55DFF">
        <w:rPr>
          <w:rFonts w:ascii="Times New Roman" w:hAnsi="Times New Roman"/>
          <w:sz w:val="24"/>
        </w:rPr>
        <w:t xml:space="preserve"> is 0.597. Therefore we add nutrient specific constraint (5b)</w:t>
      </w:r>
    </w:p>
    <w:p w:rsidR="00113A23" w:rsidRPr="00B55DFF" w:rsidRDefault="00113A23" w:rsidP="00FA7311">
      <w:pPr>
        <w:pStyle w:val="ListParagraph"/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pStyle w:val="ListParagraph"/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(5b)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sz w:val="24"/>
          <w:vertAlign w:val="subscript"/>
        </w:rPr>
        <w:t>polyunsaturatedfat</w:t>
      </w:r>
      <w:proofErr w:type="spellEnd"/>
      <w:r w:rsidRPr="00B55DFF">
        <w:rPr>
          <w:rFonts w:ascii="Times New Roman" w:hAnsi="Times New Roman"/>
          <w:sz w:val="24"/>
        </w:rPr>
        <w:t xml:space="preserve"> ≥ 1.01∙0.597 = 0.603</w:t>
      </w:r>
    </w:p>
    <w:p w:rsidR="00113A23" w:rsidRPr="00B55DFF" w:rsidRDefault="00113A23" w:rsidP="00FA7311">
      <w:pPr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tabs>
          <w:tab w:val="right" w:pos="4536"/>
          <w:tab w:val="right" w:pos="9072"/>
        </w:tabs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to the model, generate a third food list, and calculate its values of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8" type="#_x0000_t75" style="width:16.3pt;height:19pt" o:ole="">
            <v:imagedata r:id="rId9" o:title=""/>
          </v:shape>
          <o:OLEObject Type="Embed" ProgID="Equation.3" ShapeID="_x0000_i1038" DrawAspect="Content" ObjectID="_1449390122" r:id="rId26"/>
        </w:object>
      </w:r>
      <w:r w:rsidRPr="00B55DFF">
        <w:rPr>
          <w:rFonts w:ascii="Times New Roman" w:hAnsi="Times New Roman"/>
          <w:sz w:val="24"/>
        </w:rPr>
        <w:t xml:space="preserve">. It turns out that the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39" type="#_x0000_t75" style="width:16.3pt;height:19pt" o:ole="">
            <v:imagedata r:id="rId9" o:title=""/>
          </v:shape>
          <o:OLEObject Type="Embed" ProgID="Equation.3" ShapeID="_x0000_i1039" DrawAspect="Content" ObjectID="_1449390123" r:id="rId27"/>
        </w:object>
      </w:r>
      <w:r w:rsidRPr="00B55DFF">
        <w:rPr>
          <w:rFonts w:ascii="Times New Roman" w:hAnsi="Times New Roman"/>
          <w:sz w:val="24"/>
        </w:rPr>
        <w:t xml:space="preserve">of this third food list ranges from 63.6%-78.0%, so </w:t>
      </w:r>
      <w:proofErr w:type="spellStart"/>
      <w:r w:rsidRPr="00B55DFF">
        <w:rPr>
          <w:rFonts w:ascii="Times New Roman" w:hAnsi="Times New Roman"/>
          <w:sz w:val="24"/>
        </w:rPr>
        <w:t>minimum</w:t>
      </w:r>
      <w:r w:rsidR="00EE7019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>(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40" type="#_x0000_t75" style="width:16.3pt;height:19pt" o:ole="">
            <v:imagedata r:id="rId9" o:title=""/>
          </v:shape>
          <o:OLEObject Type="Embed" ProgID="Equation.3" ShapeID="_x0000_i1040" DrawAspect="Content" ObjectID="_1449390124" r:id="rId28"/>
        </w:object>
      </w:r>
      <w:r w:rsidRPr="00B55DFF">
        <w:rPr>
          <w:rFonts w:ascii="Times New Roman" w:hAnsi="Times New Roman"/>
          <w:sz w:val="24"/>
        </w:rPr>
        <w:t xml:space="preserve">) = 63.6%, which is higher than that of the second food list. Now mono- and disaccharides has lowest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41" type="#_x0000_t75" style="width:16.3pt;height:19pt" o:ole="">
            <v:imagedata r:id="rId9" o:title=""/>
          </v:shape>
          <o:OLEObject Type="Embed" ProgID="Equation.3" ShapeID="_x0000_i1041" DrawAspect="Content" ObjectID="_1449390125" r:id="rId29"/>
        </w:object>
      </w:r>
      <w:r w:rsidRPr="00B55DFF">
        <w:rPr>
          <w:rFonts w:ascii="Times New Roman" w:hAnsi="Times New Roman"/>
          <w:sz w:val="24"/>
        </w:rPr>
        <w:t xml:space="preserve">. In the third food list the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sz w:val="24"/>
          <w:vertAlign w:val="subscript"/>
        </w:rPr>
        <w:t>mono-anddisaccharides</w:t>
      </w:r>
      <w:proofErr w:type="spellEnd"/>
      <w:r w:rsidRPr="00B55DFF">
        <w:rPr>
          <w:rFonts w:ascii="Times New Roman" w:hAnsi="Times New Roman"/>
          <w:sz w:val="24"/>
        </w:rPr>
        <w:t xml:space="preserve"> = 0.548. Therefore we add nutrient specific constraint (5c)</w:t>
      </w:r>
    </w:p>
    <w:p w:rsidR="00113A23" w:rsidRPr="00B55DFF" w:rsidRDefault="00113A23" w:rsidP="00FA7311">
      <w:pPr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55DFF" w:rsidRDefault="00113A23" w:rsidP="00FA7311">
      <w:pPr>
        <w:pStyle w:val="ListParagraph"/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(5c) </w:t>
      </w:r>
      <w:proofErr w:type="spellStart"/>
      <w:r w:rsidR="00A030ED" w:rsidRPr="00B55DFF">
        <w:rPr>
          <w:rFonts w:ascii="Times New Roman" w:hAnsi="Times New Roman"/>
          <w:i/>
          <w:sz w:val="24"/>
        </w:rPr>
        <w:t>P</w:t>
      </w:r>
      <w:r w:rsidRPr="00B55DFF">
        <w:rPr>
          <w:rFonts w:ascii="Times New Roman" w:hAnsi="Times New Roman"/>
          <w:sz w:val="24"/>
          <w:vertAlign w:val="subscript"/>
        </w:rPr>
        <w:t>mono-anddisaccharides</w:t>
      </w:r>
      <w:proofErr w:type="spellEnd"/>
      <w:r w:rsidRPr="00B55DFF">
        <w:rPr>
          <w:rFonts w:ascii="Times New Roman" w:hAnsi="Times New Roman"/>
          <w:sz w:val="24"/>
        </w:rPr>
        <w:t xml:space="preserve"> ≥ 1.01∙0.548 = 0.553</w:t>
      </w:r>
    </w:p>
    <w:p w:rsidR="00113A23" w:rsidRPr="00B55DFF" w:rsidRDefault="00113A23" w:rsidP="00FA7311">
      <w:pPr>
        <w:spacing w:line="276" w:lineRule="auto"/>
        <w:jc w:val="both"/>
        <w:rPr>
          <w:rFonts w:ascii="Times New Roman" w:hAnsi="Times New Roman"/>
          <w:sz w:val="24"/>
        </w:rPr>
      </w:pPr>
    </w:p>
    <w:p w:rsidR="004E6B6F" w:rsidRDefault="00113A23" w:rsidP="00FA7311">
      <w:pPr>
        <w:spacing w:line="276" w:lineRule="auto"/>
        <w:jc w:val="both"/>
        <w:rPr>
          <w:rFonts w:ascii="Times New Roman" w:hAnsi="Times New Roman"/>
          <w:sz w:val="24"/>
        </w:rPr>
      </w:pPr>
      <w:r w:rsidRPr="00B55DFF">
        <w:rPr>
          <w:rFonts w:ascii="Times New Roman" w:hAnsi="Times New Roman"/>
          <w:sz w:val="24"/>
        </w:rPr>
        <w:t xml:space="preserve">to the model, generate a fourth food list, and calculate its values of 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42" type="#_x0000_t75" style="width:16.3pt;height:19pt" o:ole="">
            <v:imagedata r:id="rId9" o:title=""/>
          </v:shape>
          <o:OLEObject Type="Embed" ProgID="Equation.3" ShapeID="_x0000_i1042" DrawAspect="Content" ObjectID="_1449390126" r:id="rId30"/>
        </w:object>
      </w:r>
      <w:r w:rsidRPr="00B55DFF">
        <w:rPr>
          <w:rFonts w:ascii="Times New Roman" w:hAnsi="Times New Roman"/>
          <w:sz w:val="24"/>
        </w:rPr>
        <w:t xml:space="preserve">. It turns out that the </w:t>
      </w:r>
      <w:proofErr w:type="spellStart"/>
      <w:r w:rsidRPr="00B55DFF">
        <w:rPr>
          <w:rFonts w:ascii="Times New Roman" w:hAnsi="Times New Roman"/>
          <w:sz w:val="24"/>
        </w:rPr>
        <w:t>minimum</w:t>
      </w:r>
      <w:r w:rsidR="00EE7019" w:rsidRPr="00B55DFF">
        <w:rPr>
          <w:rFonts w:ascii="Times New Roman" w:hAnsi="Times New Roman"/>
          <w:i/>
          <w:sz w:val="24"/>
          <w:vertAlign w:val="subscript"/>
        </w:rPr>
        <w:t>n</w:t>
      </w:r>
      <w:proofErr w:type="spellEnd"/>
      <w:r w:rsidRPr="00B55DFF">
        <w:rPr>
          <w:rFonts w:ascii="Times New Roman" w:hAnsi="Times New Roman"/>
          <w:sz w:val="24"/>
        </w:rPr>
        <w:t>(</w:t>
      </w:r>
      <w:r w:rsidRPr="00B55DFF">
        <w:rPr>
          <w:rFonts w:ascii="Times New Roman" w:hAnsi="Times New Roman"/>
          <w:position w:val="-12"/>
          <w:sz w:val="24"/>
          <w:szCs w:val="24"/>
        </w:rPr>
        <w:object w:dxaOrig="320" w:dyaOrig="380">
          <v:shape id="_x0000_i1043" type="#_x0000_t75" style="width:16.3pt;height:19pt" o:ole="">
            <v:imagedata r:id="rId9" o:title=""/>
          </v:shape>
          <o:OLEObject Type="Embed" ProgID="Equation.3" ShapeID="_x0000_i1043" DrawAspect="Content" ObjectID="_1449390127" r:id="rId31"/>
        </w:object>
      </w:r>
      <w:r w:rsidRPr="00B55DFF">
        <w:rPr>
          <w:rFonts w:ascii="Times New Roman" w:hAnsi="Times New Roman"/>
          <w:sz w:val="24"/>
        </w:rPr>
        <w:t>) of this fourth food list does not exceed 63.6%, and therefore we stop the iterative impr</w:t>
      </w:r>
      <w:r w:rsidR="00B606B3">
        <w:rPr>
          <w:rFonts w:ascii="Times New Roman" w:hAnsi="Times New Roman"/>
          <w:sz w:val="24"/>
        </w:rPr>
        <w:t>ovement procedure.</w:t>
      </w:r>
    </w:p>
    <w:p w:rsidR="004E6B6F" w:rsidRDefault="004E6B6F" w:rsidP="00FA7311">
      <w:pPr>
        <w:spacing w:line="276" w:lineRule="auto"/>
        <w:jc w:val="both"/>
        <w:rPr>
          <w:rFonts w:ascii="Times New Roman" w:hAnsi="Times New Roman"/>
          <w:sz w:val="24"/>
        </w:rPr>
      </w:pPr>
    </w:p>
    <w:p w:rsidR="00113A23" w:rsidRPr="00B606B3" w:rsidRDefault="004E6B6F" w:rsidP="00FA7311">
      <w:pPr>
        <w:spacing w:line="276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REFLIST </w:instrText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noProof/>
          <w:sz w:val="24"/>
        </w:rPr>
        <w:t xml:space="preserve">1. Claassen GDH, Hendriks THB &amp; Hendrix EMT (2007) </w:t>
      </w:r>
      <w:r w:rsidRPr="004E6B6F">
        <w:rPr>
          <w:rFonts w:ascii="Times New Roman" w:hAnsi="Times New Roman"/>
          <w:i/>
          <w:noProof/>
          <w:sz w:val="24"/>
        </w:rPr>
        <w:t>Decision science : theory and applications</w:t>
      </w:r>
      <w:r>
        <w:rPr>
          <w:rFonts w:ascii="Times New Roman" w:hAnsi="Times New Roman"/>
          <w:noProof/>
          <w:sz w:val="24"/>
        </w:rPr>
        <w:t>. Wageningen: Wageningen Academic Publishers.</w:t>
      </w:r>
      <w:r>
        <w:rPr>
          <w:rFonts w:ascii="Times New Roman" w:hAnsi="Times New Roman"/>
          <w:sz w:val="24"/>
        </w:rPr>
        <w:fldChar w:fldCharType="end"/>
      </w:r>
    </w:p>
    <w:sectPr w:rsidR="00113A23" w:rsidRPr="00B606B3" w:rsidSect="004E6B6F">
      <w:headerReference w:type="default" r:id="rId32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F6C53" w:rsidRDefault="008F6C53" w:rsidP="00B46A7D">
      <w:pPr>
        <w:spacing w:line="240" w:lineRule="auto"/>
      </w:pPr>
      <w:r>
        <w:separator/>
      </w:r>
    </w:p>
  </w:endnote>
  <w:endnote w:type="continuationSeparator" w:id="0">
    <w:p w:rsidR="008F6C53" w:rsidRDefault="008F6C53" w:rsidP="00B46A7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F6C53" w:rsidRDefault="008F6C53" w:rsidP="00B46A7D">
      <w:pPr>
        <w:spacing w:line="240" w:lineRule="auto"/>
      </w:pPr>
      <w:r>
        <w:separator/>
      </w:r>
    </w:p>
  </w:footnote>
  <w:footnote w:type="continuationSeparator" w:id="0">
    <w:p w:rsidR="008F6C53" w:rsidRDefault="008F6C53" w:rsidP="00B46A7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F6C53" w:rsidRPr="00C26C7A" w:rsidRDefault="008F6C53" w:rsidP="00DB3235">
    <w:pPr>
      <w:pStyle w:val="Header"/>
      <w:tabs>
        <w:tab w:val="clear" w:pos="4513"/>
        <w:tab w:val="center" w:pos="5245"/>
        <w:tab w:val="left" w:pos="9356"/>
        <w:tab w:val="right" w:pos="10490"/>
      </w:tabs>
      <w:rPr>
        <w:lang w:val="en-US"/>
      </w:rPr>
    </w:pPr>
    <w:r>
      <w:rPr>
        <w:lang w:val="en-US"/>
      </w:rPr>
      <w:tab/>
    </w:r>
    <w:r>
      <w:tab/>
    </w:r>
    <w:r>
      <w:rPr>
        <w:lang w:val="nl-NL"/>
      </w:rPr>
      <w:fldChar w:fldCharType="begin"/>
    </w:r>
    <w:r w:rsidRPr="00234569">
      <w:instrText xml:space="preserve"> PAGE  \* Arabic  \* MERGEFORMAT </w:instrText>
    </w:r>
    <w:r>
      <w:rPr>
        <w:lang w:val="nl-NL"/>
      </w:rPr>
      <w:fldChar w:fldCharType="separate"/>
    </w:r>
    <w:r w:rsidR="00DA5E33">
      <w:rPr>
        <w:noProof/>
      </w:rPr>
      <w:t>1</w:t>
    </w:r>
    <w:r>
      <w:rPr>
        <w:lang w:val="nl-NL"/>
      </w:rPr>
      <w:fldChar w:fldCharType="end"/>
    </w:r>
  </w:p>
  <w:p w:rsidR="008F6C53" w:rsidRDefault="008F6C5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B81CDF"/>
    <w:multiLevelType w:val="multilevel"/>
    <w:tmpl w:val="88CEB67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15725D19"/>
    <w:multiLevelType w:val="hybridMultilevel"/>
    <w:tmpl w:val="B2AC1C5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FA5228B"/>
    <w:multiLevelType w:val="hybridMultilevel"/>
    <w:tmpl w:val="7AD83C42"/>
    <w:lvl w:ilvl="0" w:tplc="03DA3006">
      <w:start w:val="2"/>
      <w:numFmt w:val="bullet"/>
      <w:pStyle w:val="fooditem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0FB55F8"/>
    <w:multiLevelType w:val="hybridMultilevel"/>
    <w:tmpl w:val="C37E45F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1E54CE8"/>
    <w:multiLevelType w:val="hybridMultilevel"/>
    <w:tmpl w:val="BBE4B6C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87B0408"/>
    <w:multiLevelType w:val="hybridMultilevel"/>
    <w:tmpl w:val="A512176A"/>
    <w:lvl w:ilvl="0" w:tplc="0EAAF996">
      <w:start w:val="550"/>
      <w:numFmt w:val="bullet"/>
      <w:lvlText w:val="-"/>
      <w:lvlJc w:val="left"/>
      <w:pPr>
        <w:ind w:left="720" w:hanging="360"/>
      </w:pPr>
      <w:rPr>
        <w:rFonts w:ascii="Verdana" w:eastAsia="Calibri" w:hAnsi="Verdana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3DA4AD3"/>
    <w:multiLevelType w:val="hybridMultilevel"/>
    <w:tmpl w:val="9FB463E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C397C61"/>
    <w:multiLevelType w:val="hybridMultilevel"/>
    <w:tmpl w:val="E4C88BC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D8A79A9"/>
    <w:multiLevelType w:val="multilevel"/>
    <w:tmpl w:val="15B8B6F8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4EEC6884"/>
    <w:multiLevelType w:val="hybridMultilevel"/>
    <w:tmpl w:val="CBCA9716"/>
    <w:lvl w:ilvl="0" w:tplc="9D985956">
      <w:start w:val="1"/>
      <w:numFmt w:val="bullet"/>
      <w:lvlText w:val="-"/>
      <w:lvlJc w:val="left"/>
      <w:pPr>
        <w:ind w:left="720" w:hanging="360"/>
      </w:pPr>
      <w:rPr>
        <w:rFonts w:ascii="Verdana" w:eastAsia="Calibri" w:hAnsi="Verdana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403034A"/>
    <w:multiLevelType w:val="multilevel"/>
    <w:tmpl w:val="BF2ECE26"/>
    <w:lvl w:ilvl="0">
      <w:start w:val="4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73A26D2C"/>
    <w:multiLevelType w:val="multilevel"/>
    <w:tmpl w:val="FC18DE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7BD85162"/>
    <w:multiLevelType w:val="hybridMultilevel"/>
    <w:tmpl w:val="C96229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9"/>
  </w:num>
  <w:num w:numId="4">
    <w:abstractNumId w:val="2"/>
  </w:num>
  <w:num w:numId="5">
    <w:abstractNumId w:val="12"/>
  </w:num>
  <w:num w:numId="6">
    <w:abstractNumId w:val="11"/>
  </w:num>
  <w:num w:numId="7">
    <w:abstractNumId w:val="0"/>
  </w:num>
  <w:num w:numId="8">
    <w:abstractNumId w:val="8"/>
  </w:num>
  <w:num w:numId="9">
    <w:abstractNumId w:val="10"/>
  </w:num>
  <w:num w:numId="10">
    <w:abstractNumId w:val="6"/>
  </w:num>
  <w:num w:numId="11">
    <w:abstractNumId w:val="7"/>
  </w:num>
  <w:num w:numId="12">
    <w:abstractNumId w:val="4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hyphenationZone w:val="425"/>
  <w:drawingGridHorizontalSpacing w:val="85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JEpi by J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/ENLayout&gt;"/>
    <w:docVar w:name="EN.Libraries" w:val="&lt;Libraries&gt;&lt;/Libraries&gt;"/>
  </w:docVars>
  <w:rsids>
    <w:rsidRoot w:val="00B76DC6"/>
    <w:rsid w:val="00003DF8"/>
    <w:rsid w:val="00005FE1"/>
    <w:rsid w:val="00006534"/>
    <w:rsid w:val="0001437E"/>
    <w:rsid w:val="0001497E"/>
    <w:rsid w:val="00017668"/>
    <w:rsid w:val="00017E40"/>
    <w:rsid w:val="000216A8"/>
    <w:rsid w:val="0002480D"/>
    <w:rsid w:val="00026064"/>
    <w:rsid w:val="000436EF"/>
    <w:rsid w:val="00046AF2"/>
    <w:rsid w:val="000474A3"/>
    <w:rsid w:val="000517E8"/>
    <w:rsid w:val="00056744"/>
    <w:rsid w:val="00056CDF"/>
    <w:rsid w:val="0006015F"/>
    <w:rsid w:val="00060E59"/>
    <w:rsid w:val="00062EFF"/>
    <w:rsid w:val="0006734C"/>
    <w:rsid w:val="0007101C"/>
    <w:rsid w:val="0007181A"/>
    <w:rsid w:val="00075FF7"/>
    <w:rsid w:val="00076146"/>
    <w:rsid w:val="00076BB3"/>
    <w:rsid w:val="00076C5C"/>
    <w:rsid w:val="0008328A"/>
    <w:rsid w:val="00084A4E"/>
    <w:rsid w:val="00085ADA"/>
    <w:rsid w:val="000864C3"/>
    <w:rsid w:val="00090A40"/>
    <w:rsid w:val="00091D4B"/>
    <w:rsid w:val="00093E7A"/>
    <w:rsid w:val="000A2F5D"/>
    <w:rsid w:val="000A4EB5"/>
    <w:rsid w:val="000B06AC"/>
    <w:rsid w:val="000B4BA2"/>
    <w:rsid w:val="000D0E9E"/>
    <w:rsid w:val="000D3070"/>
    <w:rsid w:val="000D46CE"/>
    <w:rsid w:val="000D5C92"/>
    <w:rsid w:val="000D605B"/>
    <w:rsid w:val="000D6487"/>
    <w:rsid w:val="000D6588"/>
    <w:rsid w:val="000E066D"/>
    <w:rsid w:val="000E2F42"/>
    <w:rsid w:val="000E3421"/>
    <w:rsid w:val="000E5020"/>
    <w:rsid w:val="000E64DE"/>
    <w:rsid w:val="000F144D"/>
    <w:rsid w:val="000F176F"/>
    <w:rsid w:val="000F3A44"/>
    <w:rsid w:val="000F3C74"/>
    <w:rsid w:val="00100B45"/>
    <w:rsid w:val="00103FE0"/>
    <w:rsid w:val="001054DE"/>
    <w:rsid w:val="00106282"/>
    <w:rsid w:val="001073CF"/>
    <w:rsid w:val="001075F6"/>
    <w:rsid w:val="001107BF"/>
    <w:rsid w:val="0011270A"/>
    <w:rsid w:val="00113202"/>
    <w:rsid w:val="00113A23"/>
    <w:rsid w:val="001149A2"/>
    <w:rsid w:val="00116502"/>
    <w:rsid w:val="00122D1F"/>
    <w:rsid w:val="001234D4"/>
    <w:rsid w:val="00125CF4"/>
    <w:rsid w:val="00127F5A"/>
    <w:rsid w:val="00131B5C"/>
    <w:rsid w:val="00132164"/>
    <w:rsid w:val="001331D5"/>
    <w:rsid w:val="001352B1"/>
    <w:rsid w:val="00140A6A"/>
    <w:rsid w:val="00142613"/>
    <w:rsid w:val="00146987"/>
    <w:rsid w:val="00146F03"/>
    <w:rsid w:val="001500DD"/>
    <w:rsid w:val="001503A0"/>
    <w:rsid w:val="00150ED5"/>
    <w:rsid w:val="00154118"/>
    <w:rsid w:val="00156C9F"/>
    <w:rsid w:val="00162675"/>
    <w:rsid w:val="001626EC"/>
    <w:rsid w:val="0016503E"/>
    <w:rsid w:val="001653F8"/>
    <w:rsid w:val="00166576"/>
    <w:rsid w:val="00166FD0"/>
    <w:rsid w:val="00167630"/>
    <w:rsid w:val="00171809"/>
    <w:rsid w:val="0017596F"/>
    <w:rsid w:val="00175C2B"/>
    <w:rsid w:val="001762C5"/>
    <w:rsid w:val="0018184E"/>
    <w:rsid w:val="001843B0"/>
    <w:rsid w:val="00184521"/>
    <w:rsid w:val="00185D30"/>
    <w:rsid w:val="0019145F"/>
    <w:rsid w:val="00192EF6"/>
    <w:rsid w:val="00193268"/>
    <w:rsid w:val="00193971"/>
    <w:rsid w:val="00195104"/>
    <w:rsid w:val="00195A86"/>
    <w:rsid w:val="00196DC6"/>
    <w:rsid w:val="001A18E9"/>
    <w:rsid w:val="001A2C6C"/>
    <w:rsid w:val="001A2FF0"/>
    <w:rsid w:val="001A679B"/>
    <w:rsid w:val="001A72DF"/>
    <w:rsid w:val="001B26A7"/>
    <w:rsid w:val="001B2AE8"/>
    <w:rsid w:val="001B6140"/>
    <w:rsid w:val="001B7CD3"/>
    <w:rsid w:val="001C34F2"/>
    <w:rsid w:val="001D0683"/>
    <w:rsid w:val="001D6DC2"/>
    <w:rsid w:val="001D7029"/>
    <w:rsid w:val="001E3136"/>
    <w:rsid w:val="001E3C46"/>
    <w:rsid w:val="001E4309"/>
    <w:rsid w:val="001E5D81"/>
    <w:rsid w:val="001E65E5"/>
    <w:rsid w:val="001F2CFD"/>
    <w:rsid w:val="001F5A6F"/>
    <w:rsid w:val="001F5D68"/>
    <w:rsid w:val="001F7968"/>
    <w:rsid w:val="00200046"/>
    <w:rsid w:val="0020017D"/>
    <w:rsid w:val="0020186A"/>
    <w:rsid w:val="0020447E"/>
    <w:rsid w:val="002123BD"/>
    <w:rsid w:val="00213075"/>
    <w:rsid w:val="002158F6"/>
    <w:rsid w:val="00216B48"/>
    <w:rsid w:val="002210C9"/>
    <w:rsid w:val="00222C5D"/>
    <w:rsid w:val="002245D1"/>
    <w:rsid w:val="00224FAD"/>
    <w:rsid w:val="00224FFF"/>
    <w:rsid w:val="00225938"/>
    <w:rsid w:val="002266E5"/>
    <w:rsid w:val="00227181"/>
    <w:rsid w:val="00233A25"/>
    <w:rsid w:val="00233F24"/>
    <w:rsid w:val="00235DF1"/>
    <w:rsid w:val="002425C0"/>
    <w:rsid w:val="00246920"/>
    <w:rsid w:val="002473DD"/>
    <w:rsid w:val="002474EC"/>
    <w:rsid w:val="002536FD"/>
    <w:rsid w:val="00256C25"/>
    <w:rsid w:val="00261F82"/>
    <w:rsid w:val="00265F46"/>
    <w:rsid w:val="00266964"/>
    <w:rsid w:val="00270362"/>
    <w:rsid w:val="0027524A"/>
    <w:rsid w:val="00277179"/>
    <w:rsid w:val="00277FD1"/>
    <w:rsid w:val="002806A0"/>
    <w:rsid w:val="002806DF"/>
    <w:rsid w:val="002845CE"/>
    <w:rsid w:val="00295032"/>
    <w:rsid w:val="0029530A"/>
    <w:rsid w:val="002A0377"/>
    <w:rsid w:val="002A298F"/>
    <w:rsid w:val="002A5960"/>
    <w:rsid w:val="002A6FEB"/>
    <w:rsid w:val="002A7F23"/>
    <w:rsid w:val="002B0A0F"/>
    <w:rsid w:val="002B132C"/>
    <w:rsid w:val="002B2202"/>
    <w:rsid w:val="002B5A7D"/>
    <w:rsid w:val="002B7863"/>
    <w:rsid w:val="002C035E"/>
    <w:rsid w:val="002C06A7"/>
    <w:rsid w:val="002C3CB8"/>
    <w:rsid w:val="002C3CBD"/>
    <w:rsid w:val="002C4910"/>
    <w:rsid w:val="002C577F"/>
    <w:rsid w:val="002C64E8"/>
    <w:rsid w:val="002D0962"/>
    <w:rsid w:val="002D2121"/>
    <w:rsid w:val="002E08C9"/>
    <w:rsid w:val="002E570B"/>
    <w:rsid w:val="002E6AF8"/>
    <w:rsid w:val="002F0CD2"/>
    <w:rsid w:val="002F138D"/>
    <w:rsid w:val="002F31F3"/>
    <w:rsid w:val="002F61C0"/>
    <w:rsid w:val="00303C65"/>
    <w:rsid w:val="0031120B"/>
    <w:rsid w:val="003148E5"/>
    <w:rsid w:val="00315E30"/>
    <w:rsid w:val="00316A8B"/>
    <w:rsid w:val="0032247C"/>
    <w:rsid w:val="003227D9"/>
    <w:rsid w:val="003231A9"/>
    <w:rsid w:val="00324C83"/>
    <w:rsid w:val="00326565"/>
    <w:rsid w:val="0032663A"/>
    <w:rsid w:val="0033048B"/>
    <w:rsid w:val="00331AB8"/>
    <w:rsid w:val="00331F71"/>
    <w:rsid w:val="0033239C"/>
    <w:rsid w:val="00335D57"/>
    <w:rsid w:val="00336DDE"/>
    <w:rsid w:val="00340F94"/>
    <w:rsid w:val="003432B4"/>
    <w:rsid w:val="00345D4E"/>
    <w:rsid w:val="00346212"/>
    <w:rsid w:val="00351EC7"/>
    <w:rsid w:val="00355FF1"/>
    <w:rsid w:val="00356BE0"/>
    <w:rsid w:val="00357D3C"/>
    <w:rsid w:val="0036036F"/>
    <w:rsid w:val="00362621"/>
    <w:rsid w:val="00364C8F"/>
    <w:rsid w:val="00367AE1"/>
    <w:rsid w:val="00371D5E"/>
    <w:rsid w:val="003735B3"/>
    <w:rsid w:val="0037364E"/>
    <w:rsid w:val="00380910"/>
    <w:rsid w:val="00380FE7"/>
    <w:rsid w:val="003851EC"/>
    <w:rsid w:val="0038759E"/>
    <w:rsid w:val="00393481"/>
    <w:rsid w:val="0039631E"/>
    <w:rsid w:val="003A2EF6"/>
    <w:rsid w:val="003A4FCC"/>
    <w:rsid w:val="003A5A39"/>
    <w:rsid w:val="003B234C"/>
    <w:rsid w:val="003B63CA"/>
    <w:rsid w:val="003C0928"/>
    <w:rsid w:val="003C3F7C"/>
    <w:rsid w:val="003C5155"/>
    <w:rsid w:val="003C56AA"/>
    <w:rsid w:val="003C5BA4"/>
    <w:rsid w:val="003C5F62"/>
    <w:rsid w:val="003C605A"/>
    <w:rsid w:val="003D26DC"/>
    <w:rsid w:val="003D312B"/>
    <w:rsid w:val="003D4033"/>
    <w:rsid w:val="003E451E"/>
    <w:rsid w:val="003E4DA8"/>
    <w:rsid w:val="003F7997"/>
    <w:rsid w:val="00400D0C"/>
    <w:rsid w:val="0040266B"/>
    <w:rsid w:val="00402CE9"/>
    <w:rsid w:val="00402E20"/>
    <w:rsid w:val="004064AE"/>
    <w:rsid w:val="00406C7D"/>
    <w:rsid w:val="00407B3A"/>
    <w:rsid w:val="004104D8"/>
    <w:rsid w:val="004106CD"/>
    <w:rsid w:val="004113E0"/>
    <w:rsid w:val="00411AA4"/>
    <w:rsid w:val="00412824"/>
    <w:rsid w:val="0041414D"/>
    <w:rsid w:val="00417127"/>
    <w:rsid w:val="0042359D"/>
    <w:rsid w:val="00423C7F"/>
    <w:rsid w:val="0043321A"/>
    <w:rsid w:val="0044230C"/>
    <w:rsid w:val="00443604"/>
    <w:rsid w:val="00443E32"/>
    <w:rsid w:val="00447EDE"/>
    <w:rsid w:val="004638B2"/>
    <w:rsid w:val="004676A7"/>
    <w:rsid w:val="004707B3"/>
    <w:rsid w:val="00480440"/>
    <w:rsid w:val="00483097"/>
    <w:rsid w:val="0048442E"/>
    <w:rsid w:val="004867D6"/>
    <w:rsid w:val="004930F3"/>
    <w:rsid w:val="004953D9"/>
    <w:rsid w:val="00496FE5"/>
    <w:rsid w:val="00497481"/>
    <w:rsid w:val="004A0D86"/>
    <w:rsid w:val="004A4EA5"/>
    <w:rsid w:val="004A5DA1"/>
    <w:rsid w:val="004B6AFB"/>
    <w:rsid w:val="004C0F15"/>
    <w:rsid w:val="004C13A8"/>
    <w:rsid w:val="004C14DB"/>
    <w:rsid w:val="004C1D2C"/>
    <w:rsid w:val="004C2C6D"/>
    <w:rsid w:val="004D0792"/>
    <w:rsid w:val="004D0943"/>
    <w:rsid w:val="004D1A02"/>
    <w:rsid w:val="004E636A"/>
    <w:rsid w:val="004E6A9B"/>
    <w:rsid w:val="004E6B6F"/>
    <w:rsid w:val="004E760D"/>
    <w:rsid w:val="004F025F"/>
    <w:rsid w:val="004F1F33"/>
    <w:rsid w:val="004F3CBC"/>
    <w:rsid w:val="004F448A"/>
    <w:rsid w:val="004F57AE"/>
    <w:rsid w:val="004F6FD3"/>
    <w:rsid w:val="00504958"/>
    <w:rsid w:val="0050509E"/>
    <w:rsid w:val="00505AB8"/>
    <w:rsid w:val="00505DF9"/>
    <w:rsid w:val="00505E1F"/>
    <w:rsid w:val="00507F1D"/>
    <w:rsid w:val="005138F4"/>
    <w:rsid w:val="00515824"/>
    <w:rsid w:val="00516C6B"/>
    <w:rsid w:val="00517CA4"/>
    <w:rsid w:val="00520DEA"/>
    <w:rsid w:val="00522F07"/>
    <w:rsid w:val="00524145"/>
    <w:rsid w:val="00525542"/>
    <w:rsid w:val="00526771"/>
    <w:rsid w:val="00526EA0"/>
    <w:rsid w:val="0053142C"/>
    <w:rsid w:val="00531D88"/>
    <w:rsid w:val="0053260D"/>
    <w:rsid w:val="00535D7B"/>
    <w:rsid w:val="0054121A"/>
    <w:rsid w:val="00546E19"/>
    <w:rsid w:val="005504CA"/>
    <w:rsid w:val="0055099C"/>
    <w:rsid w:val="00556397"/>
    <w:rsid w:val="00557A14"/>
    <w:rsid w:val="00564FAD"/>
    <w:rsid w:val="00565285"/>
    <w:rsid w:val="0056575B"/>
    <w:rsid w:val="00570741"/>
    <w:rsid w:val="005711A3"/>
    <w:rsid w:val="0057177B"/>
    <w:rsid w:val="005908E6"/>
    <w:rsid w:val="00590F40"/>
    <w:rsid w:val="005912C4"/>
    <w:rsid w:val="005931A8"/>
    <w:rsid w:val="005933B0"/>
    <w:rsid w:val="005937EF"/>
    <w:rsid w:val="005946E3"/>
    <w:rsid w:val="005A1B1C"/>
    <w:rsid w:val="005A1FAD"/>
    <w:rsid w:val="005A58C4"/>
    <w:rsid w:val="005B25B1"/>
    <w:rsid w:val="005B4C41"/>
    <w:rsid w:val="005B5853"/>
    <w:rsid w:val="005C4F09"/>
    <w:rsid w:val="005C5F0D"/>
    <w:rsid w:val="005C6E0D"/>
    <w:rsid w:val="005D0472"/>
    <w:rsid w:val="005D066B"/>
    <w:rsid w:val="005D3394"/>
    <w:rsid w:val="005D4CD8"/>
    <w:rsid w:val="005D59CE"/>
    <w:rsid w:val="005E0CA3"/>
    <w:rsid w:val="005E2204"/>
    <w:rsid w:val="005E4135"/>
    <w:rsid w:val="005E6A00"/>
    <w:rsid w:val="005F0B0C"/>
    <w:rsid w:val="005F40DD"/>
    <w:rsid w:val="005F7986"/>
    <w:rsid w:val="0060287F"/>
    <w:rsid w:val="00603CCE"/>
    <w:rsid w:val="00604499"/>
    <w:rsid w:val="00604C62"/>
    <w:rsid w:val="00604D29"/>
    <w:rsid w:val="00605B40"/>
    <w:rsid w:val="00607B60"/>
    <w:rsid w:val="00612842"/>
    <w:rsid w:val="00616A54"/>
    <w:rsid w:val="00620F0B"/>
    <w:rsid w:val="00622174"/>
    <w:rsid w:val="00622960"/>
    <w:rsid w:val="006247B1"/>
    <w:rsid w:val="00624C86"/>
    <w:rsid w:val="006250A3"/>
    <w:rsid w:val="0062538F"/>
    <w:rsid w:val="006259DB"/>
    <w:rsid w:val="0062646D"/>
    <w:rsid w:val="00627FC2"/>
    <w:rsid w:val="006300D7"/>
    <w:rsid w:val="0063075E"/>
    <w:rsid w:val="00640613"/>
    <w:rsid w:val="0064272A"/>
    <w:rsid w:val="006456B1"/>
    <w:rsid w:val="006572F8"/>
    <w:rsid w:val="00662288"/>
    <w:rsid w:val="00672A4E"/>
    <w:rsid w:val="00673AFF"/>
    <w:rsid w:val="00677914"/>
    <w:rsid w:val="00680864"/>
    <w:rsid w:val="00681452"/>
    <w:rsid w:val="006826F7"/>
    <w:rsid w:val="00686743"/>
    <w:rsid w:val="00686D08"/>
    <w:rsid w:val="00686E08"/>
    <w:rsid w:val="00692CF7"/>
    <w:rsid w:val="006A1A25"/>
    <w:rsid w:val="006A3380"/>
    <w:rsid w:val="006A5723"/>
    <w:rsid w:val="006B0DE1"/>
    <w:rsid w:val="006B21B9"/>
    <w:rsid w:val="006B2B88"/>
    <w:rsid w:val="006B5C50"/>
    <w:rsid w:val="006C2D6A"/>
    <w:rsid w:val="006C6CEB"/>
    <w:rsid w:val="006C747F"/>
    <w:rsid w:val="006C77CB"/>
    <w:rsid w:val="006C7BDE"/>
    <w:rsid w:val="006D41F3"/>
    <w:rsid w:val="006D4772"/>
    <w:rsid w:val="006D5440"/>
    <w:rsid w:val="006E352A"/>
    <w:rsid w:val="006E395B"/>
    <w:rsid w:val="006E69B0"/>
    <w:rsid w:val="006F1223"/>
    <w:rsid w:val="006F2D0E"/>
    <w:rsid w:val="006F32A5"/>
    <w:rsid w:val="006F39FE"/>
    <w:rsid w:val="006F5418"/>
    <w:rsid w:val="006F6FD4"/>
    <w:rsid w:val="006F7540"/>
    <w:rsid w:val="00702364"/>
    <w:rsid w:val="00704FBC"/>
    <w:rsid w:val="00705C35"/>
    <w:rsid w:val="00706A10"/>
    <w:rsid w:val="00710A72"/>
    <w:rsid w:val="00713C63"/>
    <w:rsid w:val="00717635"/>
    <w:rsid w:val="007208CA"/>
    <w:rsid w:val="007215EF"/>
    <w:rsid w:val="007227E1"/>
    <w:rsid w:val="0072592F"/>
    <w:rsid w:val="00734DB8"/>
    <w:rsid w:val="0073540A"/>
    <w:rsid w:val="00737E94"/>
    <w:rsid w:val="00742A69"/>
    <w:rsid w:val="00743036"/>
    <w:rsid w:val="00743A09"/>
    <w:rsid w:val="00750979"/>
    <w:rsid w:val="00751763"/>
    <w:rsid w:val="00760785"/>
    <w:rsid w:val="00760BF5"/>
    <w:rsid w:val="00763305"/>
    <w:rsid w:val="0076494F"/>
    <w:rsid w:val="007652C8"/>
    <w:rsid w:val="007678E9"/>
    <w:rsid w:val="007721E4"/>
    <w:rsid w:val="007738F6"/>
    <w:rsid w:val="00776F4B"/>
    <w:rsid w:val="00781BE9"/>
    <w:rsid w:val="007822B5"/>
    <w:rsid w:val="00782665"/>
    <w:rsid w:val="00783D84"/>
    <w:rsid w:val="00784F44"/>
    <w:rsid w:val="00785BD4"/>
    <w:rsid w:val="007872B5"/>
    <w:rsid w:val="007876F4"/>
    <w:rsid w:val="00787A11"/>
    <w:rsid w:val="007930A5"/>
    <w:rsid w:val="00794189"/>
    <w:rsid w:val="0079428A"/>
    <w:rsid w:val="00794420"/>
    <w:rsid w:val="00794A02"/>
    <w:rsid w:val="00795347"/>
    <w:rsid w:val="007957DA"/>
    <w:rsid w:val="00797B98"/>
    <w:rsid w:val="007A024C"/>
    <w:rsid w:val="007A02CF"/>
    <w:rsid w:val="007A174D"/>
    <w:rsid w:val="007A475C"/>
    <w:rsid w:val="007A665A"/>
    <w:rsid w:val="007B1060"/>
    <w:rsid w:val="007B111E"/>
    <w:rsid w:val="007B1F40"/>
    <w:rsid w:val="007B294A"/>
    <w:rsid w:val="007B2CAE"/>
    <w:rsid w:val="007B67D2"/>
    <w:rsid w:val="007B7049"/>
    <w:rsid w:val="007B79D6"/>
    <w:rsid w:val="007C07E5"/>
    <w:rsid w:val="007C1C2D"/>
    <w:rsid w:val="007C74E9"/>
    <w:rsid w:val="007D1E74"/>
    <w:rsid w:val="007E091D"/>
    <w:rsid w:val="007E177D"/>
    <w:rsid w:val="007E1CDC"/>
    <w:rsid w:val="007E4E6C"/>
    <w:rsid w:val="007E6D89"/>
    <w:rsid w:val="007E6DDC"/>
    <w:rsid w:val="007E7133"/>
    <w:rsid w:val="007E7197"/>
    <w:rsid w:val="007F08BD"/>
    <w:rsid w:val="007F49D7"/>
    <w:rsid w:val="007F621E"/>
    <w:rsid w:val="00807ED8"/>
    <w:rsid w:val="00810AA9"/>
    <w:rsid w:val="00814449"/>
    <w:rsid w:val="008151C6"/>
    <w:rsid w:val="00816F4D"/>
    <w:rsid w:val="00816F4F"/>
    <w:rsid w:val="0082273B"/>
    <w:rsid w:val="00826AD4"/>
    <w:rsid w:val="00827724"/>
    <w:rsid w:val="00830429"/>
    <w:rsid w:val="008334E4"/>
    <w:rsid w:val="0083409E"/>
    <w:rsid w:val="00835F31"/>
    <w:rsid w:val="00836DF0"/>
    <w:rsid w:val="008421A6"/>
    <w:rsid w:val="00842E4A"/>
    <w:rsid w:val="008432E3"/>
    <w:rsid w:val="00847486"/>
    <w:rsid w:val="00854DA6"/>
    <w:rsid w:val="0086106C"/>
    <w:rsid w:val="00862E83"/>
    <w:rsid w:val="00865E38"/>
    <w:rsid w:val="008677C5"/>
    <w:rsid w:val="00867B28"/>
    <w:rsid w:val="008706C7"/>
    <w:rsid w:val="00872E22"/>
    <w:rsid w:val="0087469F"/>
    <w:rsid w:val="00874BB8"/>
    <w:rsid w:val="00877B11"/>
    <w:rsid w:val="00877D89"/>
    <w:rsid w:val="0088323F"/>
    <w:rsid w:val="00883698"/>
    <w:rsid w:val="00883CE5"/>
    <w:rsid w:val="00883D00"/>
    <w:rsid w:val="0088480B"/>
    <w:rsid w:val="0088613A"/>
    <w:rsid w:val="00887735"/>
    <w:rsid w:val="008901FE"/>
    <w:rsid w:val="00893635"/>
    <w:rsid w:val="008936A0"/>
    <w:rsid w:val="00893F70"/>
    <w:rsid w:val="00894E05"/>
    <w:rsid w:val="0089636D"/>
    <w:rsid w:val="008A1932"/>
    <w:rsid w:val="008A6FD1"/>
    <w:rsid w:val="008A74EE"/>
    <w:rsid w:val="008B13E8"/>
    <w:rsid w:val="008B331C"/>
    <w:rsid w:val="008B6951"/>
    <w:rsid w:val="008C1F26"/>
    <w:rsid w:val="008C3273"/>
    <w:rsid w:val="008C47BD"/>
    <w:rsid w:val="008D31F5"/>
    <w:rsid w:val="008D6762"/>
    <w:rsid w:val="008E3FA6"/>
    <w:rsid w:val="008F013E"/>
    <w:rsid w:val="008F1218"/>
    <w:rsid w:val="008F2842"/>
    <w:rsid w:val="008F5A83"/>
    <w:rsid w:val="008F6074"/>
    <w:rsid w:val="008F6C53"/>
    <w:rsid w:val="008F7463"/>
    <w:rsid w:val="008F7943"/>
    <w:rsid w:val="008F7A39"/>
    <w:rsid w:val="009008E0"/>
    <w:rsid w:val="0090643E"/>
    <w:rsid w:val="00912211"/>
    <w:rsid w:val="00912389"/>
    <w:rsid w:val="00913F4F"/>
    <w:rsid w:val="00914E46"/>
    <w:rsid w:val="00916634"/>
    <w:rsid w:val="009202B8"/>
    <w:rsid w:val="00921CFB"/>
    <w:rsid w:val="00922404"/>
    <w:rsid w:val="009232AB"/>
    <w:rsid w:val="009236C9"/>
    <w:rsid w:val="00927A6B"/>
    <w:rsid w:val="0093575E"/>
    <w:rsid w:val="00936CCD"/>
    <w:rsid w:val="00940765"/>
    <w:rsid w:val="00944929"/>
    <w:rsid w:val="009450E4"/>
    <w:rsid w:val="0095337D"/>
    <w:rsid w:val="009623E9"/>
    <w:rsid w:val="00964448"/>
    <w:rsid w:val="00964834"/>
    <w:rsid w:val="00973067"/>
    <w:rsid w:val="009731F4"/>
    <w:rsid w:val="009733FA"/>
    <w:rsid w:val="00977C0E"/>
    <w:rsid w:val="009865E7"/>
    <w:rsid w:val="0099167A"/>
    <w:rsid w:val="009924B5"/>
    <w:rsid w:val="00997CE6"/>
    <w:rsid w:val="009A280F"/>
    <w:rsid w:val="009A3678"/>
    <w:rsid w:val="009A367A"/>
    <w:rsid w:val="009A59D1"/>
    <w:rsid w:val="009B0006"/>
    <w:rsid w:val="009B103E"/>
    <w:rsid w:val="009B1089"/>
    <w:rsid w:val="009B33F1"/>
    <w:rsid w:val="009B42D9"/>
    <w:rsid w:val="009B60A7"/>
    <w:rsid w:val="009C02DE"/>
    <w:rsid w:val="009C4782"/>
    <w:rsid w:val="009C6C5A"/>
    <w:rsid w:val="009D0B54"/>
    <w:rsid w:val="009D37C5"/>
    <w:rsid w:val="009D41C4"/>
    <w:rsid w:val="009D6E18"/>
    <w:rsid w:val="009E3F23"/>
    <w:rsid w:val="009E791A"/>
    <w:rsid w:val="009F7EAF"/>
    <w:rsid w:val="00A00ED9"/>
    <w:rsid w:val="00A0119B"/>
    <w:rsid w:val="00A01E1D"/>
    <w:rsid w:val="00A030ED"/>
    <w:rsid w:val="00A04C9B"/>
    <w:rsid w:val="00A101AB"/>
    <w:rsid w:val="00A11D4F"/>
    <w:rsid w:val="00A13318"/>
    <w:rsid w:val="00A138A6"/>
    <w:rsid w:val="00A148CD"/>
    <w:rsid w:val="00A15602"/>
    <w:rsid w:val="00A201B2"/>
    <w:rsid w:val="00A221FA"/>
    <w:rsid w:val="00A22D07"/>
    <w:rsid w:val="00A236C3"/>
    <w:rsid w:val="00A23EBF"/>
    <w:rsid w:val="00A26353"/>
    <w:rsid w:val="00A2686B"/>
    <w:rsid w:val="00A27148"/>
    <w:rsid w:val="00A276D4"/>
    <w:rsid w:val="00A30E2E"/>
    <w:rsid w:val="00A3413D"/>
    <w:rsid w:val="00A46249"/>
    <w:rsid w:val="00A46450"/>
    <w:rsid w:val="00A46BD9"/>
    <w:rsid w:val="00A5082E"/>
    <w:rsid w:val="00A516EC"/>
    <w:rsid w:val="00A51E16"/>
    <w:rsid w:val="00A53CF5"/>
    <w:rsid w:val="00A57D59"/>
    <w:rsid w:val="00A62B64"/>
    <w:rsid w:val="00A64868"/>
    <w:rsid w:val="00A65491"/>
    <w:rsid w:val="00A706AB"/>
    <w:rsid w:val="00A70F6B"/>
    <w:rsid w:val="00A72052"/>
    <w:rsid w:val="00A72BBC"/>
    <w:rsid w:val="00A74D2E"/>
    <w:rsid w:val="00A83657"/>
    <w:rsid w:val="00A846B8"/>
    <w:rsid w:val="00A858C5"/>
    <w:rsid w:val="00A860B4"/>
    <w:rsid w:val="00A87D9B"/>
    <w:rsid w:val="00A92A60"/>
    <w:rsid w:val="00A93F29"/>
    <w:rsid w:val="00A9426E"/>
    <w:rsid w:val="00A972D2"/>
    <w:rsid w:val="00A97BE0"/>
    <w:rsid w:val="00AA08BD"/>
    <w:rsid w:val="00AB22C3"/>
    <w:rsid w:val="00AB243C"/>
    <w:rsid w:val="00AB42F1"/>
    <w:rsid w:val="00AB481A"/>
    <w:rsid w:val="00AB6076"/>
    <w:rsid w:val="00AB714C"/>
    <w:rsid w:val="00AC18D6"/>
    <w:rsid w:val="00AC3FAA"/>
    <w:rsid w:val="00AC4AA9"/>
    <w:rsid w:val="00AC5EED"/>
    <w:rsid w:val="00AD1804"/>
    <w:rsid w:val="00AD3835"/>
    <w:rsid w:val="00AD4FF1"/>
    <w:rsid w:val="00AE09C6"/>
    <w:rsid w:val="00AE3F7B"/>
    <w:rsid w:val="00AE4EA6"/>
    <w:rsid w:val="00AE4F99"/>
    <w:rsid w:val="00AE6744"/>
    <w:rsid w:val="00AE6B1F"/>
    <w:rsid w:val="00AF6FA4"/>
    <w:rsid w:val="00B023FC"/>
    <w:rsid w:val="00B0306C"/>
    <w:rsid w:val="00B03F08"/>
    <w:rsid w:val="00B04F13"/>
    <w:rsid w:val="00B05125"/>
    <w:rsid w:val="00B06942"/>
    <w:rsid w:val="00B07FF8"/>
    <w:rsid w:val="00B108C6"/>
    <w:rsid w:val="00B13D07"/>
    <w:rsid w:val="00B15E23"/>
    <w:rsid w:val="00B16E99"/>
    <w:rsid w:val="00B170B0"/>
    <w:rsid w:val="00B208BE"/>
    <w:rsid w:val="00B226C3"/>
    <w:rsid w:val="00B27133"/>
    <w:rsid w:val="00B31422"/>
    <w:rsid w:val="00B34183"/>
    <w:rsid w:val="00B41CAB"/>
    <w:rsid w:val="00B41F00"/>
    <w:rsid w:val="00B4404B"/>
    <w:rsid w:val="00B46A7D"/>
    <w:rsid w:val="00B46F8A"/>
    <w:rsid w:val="00B47741"/>
    <w:rsid w:val="00B50AFB"/>
    <w:rsid w:val="00B534F8"/>
    <w:rsid w:val="00B535EB"/>
    <w:rsid w:val="00B542C6"/>
    <w:rsid w:val="00B55DFF"/>
    <w:rsid w:val="00B606B3"/>
    <w:rsid w:val="00B60D71"/>
    <w:rsid w:val="00B60F4D"/>
    <w:rsid w:val="00B6129E"/>
    <w:rsid w:val="00B63899"/>
    <w:rsid w:val="00B63AD6"/>
    <w:rsid w:val="00B729F8"/>
    <w:rsid w:val="00B73089"/>
    <w:rsid w:val="00B734D2"/>
    <w:rsid w:val="00B73904"/>
    <w:rsid w:val="00B74D4B"/>
    <w:rsid w:val="00B75220"/>
    <w:rsid w:val="00B76DC6"/>
    <w:rsid w:val="00B80784"/>
    <w:rsid w:val="00B82968"/>
    <w:rsid w:val="00B84FF7"/>
    <w:rsid w:val="00B872CB"/>
    <w:rsid w:val="00B909C0"/>
    <w:rsid w:val="00B91DAA"/>
    <w:rsid w:val="00B91FCC"/>
    <w:rsid w:val="00B93275"/>
    <w:rsid w:val="00B933D3"/>
    <w:rsid w:val="00BA2C7B"/>
    <w:rsid w:val="00BA34D9"/>
    <w:rsid w:val="00BA37A3"/>
    <w:rsid w:val="00BA3EA4"/>
    <w:rsid w:val="00BA41DF"/>
    <w:rsid w:val="00BA6366"/>
    <w:rsid w:val="00BB3D36"/>
    <w:rsid w:val="00BB50DE"/>
    <w:rsid w:val="00BB7A24"/>
    <w:rsid w:val="00BC03C2"/>
    <w:rsid w:val="00BC2E39"/>
    <w:rsid w:val="00BD1441"/>
    <w:rsid w:val="00BD60EB"/>
    <w:rsid w:val="00BE0BE6"/>
    <w:rsid w:val="00BE27F0"/>
    <w:rsid w:val="00BE5C7A"/>
    <w:rsid w:val="00BE7256"/>
    <w:rsid w:val="00BE7474"/>
    <w:rsid w:val="00BF1597"/>
    <w:rsid w:val="00BF17F8"/>
    <w:rsid w:val="00C01743"/>
    <w:rsid w:val="00C01BA3"/>
    <w:rsid w:val="00C03CA1"/>
    <w:rsid w:val="00C05329"/>
    <w:rsid w:val="00C062ED"/>
    <w:rsid w:val="00C106D7"/>
    <w:rsid w:val="00C113B7"/>
    <w:rsid w:val="00C14444"/>
    <w:rsid w:val="00C16631"/>
    <w:rsid w:val="00C175EA"/>
    <w:rsid w:val="00C24549"/>
    <w:rsid w:val="00C260FC"/>
    <w:rsid w:val="00C26AC8"/>
    <w:rsid w:val="00C41A8B"/>
    <w:rsid w:val="00C476E2"/>
    <w:rsid w:val="00C50D24"/>
    <w:rsid w:val="00C52B77"/>
    <w:rsid w:val="00C5557B"/>
    <w:rsid w:val="00C63FDC"/>
    <w:rsid w:val="00C65184"/>
    <w:rsid w:val="00C6518C"/>
    <w:rsid w:val="00C67A53"/>
    <w:rsid w:val="00C71F61"/>
    <w:rsid w:val="00C76B5E"/>
    <w:rsid w:val="00C800B7"/>
    <w:rsid w:val="00C817FF"/>
    <w:rsid w:val="00C81874"/>
    <w:rsid w:val="00C81BB2"/>
    <w:rsid w:val="00C83B92"/>
    <w:rsid w:val="00C84209"/>
    <w:rsid w:val="00C85918"/>
    <w:rsid w:val="00C8684C"/>
    <w:rsid w:val="00C86CBE"/>
    <w:rsid w:val="00C87FFC"/>
    <w:rsid w:val="00C9024A"/>
    <w:rsid w:val="00C948FC"/>
    <w:rsid w:val="00C959B2"/>
    <w:rsid w:val="00C96122"/>
    <w:rsid w:val="00C96705"/>
    <w:rsid w:val="00CA42DE"/>
    <w:rsid w:val="00CA55A7"/>
    <w:rsid w:val="00CA6C45"/>
    <w:rsid w:val="00CB0DDB"/>
    <w:rsid w:val="00CB22B8"/>
    <w:rsid w:val="00CB565C"/>
    <w:rsid w:val="00CB7D09"/>
    <w:rsid w:val="00CC112E"/>
    <w:rsid w:val="00CC2526"/>
    <w:rsid w:val="00CC2D8A"/>
    <w:rsid w:val="00CC73BA"/>
    <w:rsid w:val="00CD2AA9"/>
    <w:rsid w:val="00CD6E9E"/>
    <w:rsid w:val="00CD7E31"/>
    <w:rsid w:val="00CE06C0"/>
    <w:rsid w:val="00CE22AA"/>
    <w:rsid w:val="00CE25B3"/>
    <w:rsid w:val="00CE69C8"/>
    <w:rsid w:val="00CF24D3"/>
    <w:rsid w:val="00CF339C"/>
    <w:rsid w:val="00CF3AF2"/>
    <w:rsid w:val="00CF3B3E"/>
    <w:rsid w:val="00CF4455"/>
    <w:rsid w:val="00D0055D"/>
    <w:rsid w:val="00D01796"/>
    <w:rsid w:val="00D07E59"/>
    <w:rsid w:val="00D1301D"/>
    <w:rsid w:val="00D22A7E"/>
    <w:rsid w:val="00D25E96"/>
    <w:rsid w:val="00D26D0D"/>
    <w:rsid w:val="00D3170A"/>
    <w:rsid w:val="00D3626C"/>
    <w:rsid w:val="00D37CC0"/>
    <w:rsid w:val="00D41906"/>
    <w:rsid w:val="00D44218"/>
    <w:rsid w:val="00D444D5"/>
    <w:rsid w:val="00D44620"/>
    <w:rsid w:val="00D45A2E"/>
    <w:rsid w:val="00D45EDC"/>
    <w:rsid w:val="00D46CEE"/>
    <w:rsid w:val="00D55DAC"/>
    <w:rsid w:val="00D56AF3"/>
    <w:rsid w:val="00D67317"/>
    <w:rsid w:val="00D67E10"/>
    <w:rsid w:val="00D70F08"/>
    <w:rsid w:val="00D71E8B"/>
    <w:rsid w:val="00D778AE"/>
    <w:rsid w:val="00D84EB2"/>
    <w:rsid w:val="00D85A39"/>
    <w:rsid w:val="00D85F22"/>
    <w:rsid w:val="00D86611"/>
    <w:rsid w:val="00D91CE1"/>
    <w:rsid w:val="00D940A5"/>
    <w:rsid w:val="00D9524F"/>
    <w:rsid w:val="00DA0D30"/>
    <w:rsid w:val="00DA5E33"/>
    <w:rsid w:val="00DA66BC"/>
    <w:rsid w:val="00DA6B2A"/>
    <w:rsid w:val="00DA735A"/>
    <w:rsid w:val="00DA7944"/>
    <w:rsid w:val="00DB149F"/>
    <w:rsid w:val="00DB1CAE"/>
    <w:rsid w:val="00DB3235"/>
    <w:rsid w:val="00DB406A"/>
    <w:rsid w:val="00DB6B3F"/>
    <w:rsid w:val="00DC339B"/>
    <w:rsid w:val="00DC6030"/>
    <w:rsid w:val="00DC68DF"/>
    <w:rsid w:val="00DC7E9F"/>
    <w:rsid w:val="00DD0DCD"/>
    <w:rsid w:val="00DD1447"/>
    <w:rsid w:val="00DD1A61"/>
    <w:rsid w:val="00DD3F40"/>
    <w:rsid w:val="00DD4DD8"/>
    <w:rsid w:val="00DD58A4"/>
    <w:rsid w:val="00DD67C1"/>
    <w:rsid w:val="00DE0607"/>
    <w:rsid w:val="00DE0C0D"/>
    <w:rsid w:val="00DE1F66"/>
    <w:rsid w:val="00DE2F72"/>
    <w:rsid w:val="00DE66DE"/>
    <w:rsid w:val="00DE69B6"/>
    <w:rsid w:val="00DE76DA"/>
    <w:rsid w:val="00DF0311"/>
    <w:rsid w:val="00DF3BCA"/>
    <w:rsid w:val="00DF6E3B"/>
    <w:rsid w:val="00E0246F"/>
    <w:rsid w:val="00E03432"/>
    <w:rsid w:val="00E03CA6"/>
    <w:rsid w:val="00E03D07"/>
    <w:rsid w:val="00E060C3"/>
    <w:rsid w:val="00E06A57"/>
    <w:rsid w:val="00E1245C"/>
    <w:rsid w:val="00E1273E"/>
    <w:rsid w:val="00E16490"/>
    <w:rsid w:val="00E1777F"/>
    <w:rsid w:val="00E20808"/>
    <w:rsid w:val="00E20A30"/>
    <w:rsid w:val="00E21073"/>
    <w:rsid w:val="00E21871"/>
    <w:rsid w:val="00E227D6"/>
    <w:rsid w:val="00E3625F"/>
    <w:rsid w:val="00E42F03"/>
    <w:rsid w:val="00E441F9"/>
    <w:rsid w:val="00E52B5E"/>
    <w:rsid w:val="00E52F6A"/>
    <w:rsid w:val="00E5331A"/>
    <w:rsid w:val="00E56B2D"/>
    <w:rsid w:val="00E60A5F"/>
    <w:rsid w:val="00E65E87"/>
    <w:rsid w:val="00E70BFB"/>
    <w:rsid w:val="00E735B8"/>
    <w:rsid w:val="00E75282"/>
    <w:rsid w:val="00E755D7"/>
    <w:rsid w:val="00E756CF"/>
    <w:rsid w:val="00E80CAA"/>
    <w:rsid w:val="00E81A33"/>
    <w:rsid w:val="00E869F4"/>
    <w:rsid w:val="00E92D60"/>
    <w:rsid w:val="00E9427C"/>
    <w:rsid w:val="00E947E4"/>
    <w:rsid w:val="00E96A33"/>
    <w:rsid w:val="00EA1D36"/>
    <w:rsid w:val="00EA4284"/>
    <w:rsid w:val="00EA5ED5"/>
    <w:rsid w:val="00EA6EDB"/>
    <w:rsid w:val="00EB3F54"/>
    <w:rsid w:val="00ED1EC6"/>
    <w:rsid w:val="00ED321D"/>
    <w:rsid w:val="00ED59C3"/>
    <w:rsid w:val="00EE01E0"/>
    <w:rsid w:val="00EE03FD"/>
    <w:rsid w:val="00EE24BF"/>
    <w:rsid w:val="00EE2C47"/>
    <w:rsid w:val="00EE6E6E"/>
    <w:rsid w:val="00EE7019"/>
    <w:rsid w:val="00EE75F3"/>
    <w:rsid w:val="00EF2EAA"/>
    <w:rsid w:val="00EF2F07"/>
    <w:rsid w:val="00EF3877"/>
    <w:rsid w:val="00EF4B17"/>
    <w:rsid w:val="00EF5955"/>
    <w:rsid w:val="00EF6603"/>
    <w:rsid w:val="00EF6A9F"/>
    <w:rsid w:val="00F018B0"/>
    <w:rsid w:val="00F02F92"/>
    <w:rsid w:val="00F0591E"/>
    <w:rsid w:val="00F05BEA"/>
    <w:rsid w:val="00F05CD3"/>
    <w:rsid w:val="00F06027"/>
    <w:rsid w:val="00F067A3"/>
    <w:rsid w:val="00F06A6F"/>
    <w:rsid w:val="00F10FC8"/>
    <w:rsid w:val="00F13C9F"/>
    <w:rsid w:val="00F13ED1"/>
    <w:rsid w:val="00F15D4F"/>
    <w:rsid w:val="00F16192"/>
    <w:rsid w:val="00F16559"/>
    <w:rsid w:val="00F1699D"/>
    <w:rsid w:val="00F16F46"/>
    <w:rsid w:val="00F2034A"/>
    <w:rsid w:val="00F20D90"/>
    <w:rsid w:val="00F2274C"/>
    <w:rsid w:val="00F231A7"/>
    <w:rsid w:val="00F23976"/>
    <w:rsid w:val="00F262FE"/>
    <w:rsid w:val="00F30F7A"/>
    <w:rsid w:val="00F374C6"/>
    <w:rsid w:val="00F4145D"/>
    <w:rsid w:val="00F50356"/>
    <w:rsid w:val="00F544FA"/>
    <w:rsid w:val="00F661A3"/>
    <w:rsid w:val="00F70F19"/>
    <w:rsid w:val="00F70F69"/>
    <w:rsid w:val="00F70F7A"/>
    <w:rsid w:val="00F74E30"/>
    <w:rsid w:val="00F75509"/>
    <w:rsid w:val="00F7671E"/>
    <w:rsid w:val="00F76725"/>
    <w:rsid w:val="00F80EE3"/>
    <w:rsid w:val="00F8317F"/>
    <w:rsid w:val="00F83819"/>
    <w:rsid w:val="00F8524D"/>
    <w:rsid w:val="00F867AC"/>
    <w:rsid w:val="00F91481"/>
    <w:rsid w:val="00F949D6"/>
    <w:rsid w:val="00F95C71"/>
    <w:rsid w:val="00F9647D"/>
    <w:rsid w:val="00F97D6C"/>
    <w:rsid w:val="00F97E22"/>
    <w:rsid w:val="00FA5489"/>
    <w:rsid w:val="00FA5D40"/>
    <w:rsid w:val="00FA7311"/>
    <w:rsid w:val="00FA76E9"/>
    <w:rsid w:val="00FB2D09"/>
    <w:rsid w:val="00FC262C"/>
    <w:rsid w:val="00FC39FE"/>
    <w:rsid w:val="00FC687B"/>
    <w:rsid w:val="00FD0066"/>
    <w:rsid w:val="00FD5992"/>
    <w:rsid w:val="00FD7EAB"/>
    <w:rsid w:val="00FE181B"/>
    <w:rsid w:val="00FE2BD2"/>
    <w:rsid w:val="00FE3312"/>
    <w:rsid w:val="00FE5051"/>
    <w:rsid w:val="00FE6739"/>
    <w:rsid w:val="00FE6DA4"/>
    <w:rsid w:val="00FF06D8"/>
    <w:rsid w:val="00FF0A68"/>
    <w:rsid w:val="00FF232D"/>
    <w:rsid w:val="00FF23D7"/>
    <w:rsid w:val="00FF62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="Calibri" w:hAnsi="Verdana" w:cs="Times New Roman"/>
        <w:lang w:val="nl-NL" w:eastAsia="nl-NL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264" w:lineRule="auto"/>
    </w:pPr>
    <w:rPr>
      <w:sz w:val="17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unhideWhenUsed/>
    <w:rsid w:val="007D1E74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D1E74"/>
    <w:pPr>
      <w:spacing w:line="240" w:lineRule="auto"/>
    </w:pPr>
    <w:rPr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rsid w:val="007D1E74"/>
    <w:rPr>
      <w:lang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1E74"/>
    <w:pPr>
      <w:spacing w:line="240" w:lineRule="auto"/>
    </w:pPr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7D1E74"/>
    <w:rPr>
      <w:rFonts w:ascii="Tahoma" w:hAnsi="Tahoma" w:cs="Tahoma"/>
      <w:sz w:val="16"/>
      <w:szCs w:val="16"/>
      <w:lang w:eastAsia="en-US"/>
    </w:rPr>
  </w:style>
  <w:style w:type="character" w:styleId="LineNumber">
    <w:name w:val="line number"/>
    <w:uiPriority w:val="99"/>
    <w:semiHidden/>
    <w:unhideWhenUsed/>
    <w:rsid w:val="007D1E74"/>
  </w:style>
  <w:style w:type="paragraph" w:styleId="ListParagraph">
    <w:name w:val="List Paragraph"/>
    <w:basedOn w:val="Normal"/>
    <w:uiPriority w:val="34"/>
    <w:qFormat/>
    <w:rsid w:val="00113A23"/>
    <w:pPr>
      <w:ind w:left="720"/>
      <w:contextualSpacing/>
    </w:pPr>
  </w:style>
  <w:style w:type="paragraph" w:customStyle="1" w:styleId="fooditem">
    <w:name w:val="food item"/>
    <w:basedOn w:val="Normal"/>
    <w:link w:val="fooditemChar"/>
    <w:qFormat/>
    <w:rsid w:val="00113A23"/>
    <w:pPr>
      <w:numPr>
        <w:numId w:val="4"/>
      </w:numPr>
      <w:spacing w:line="276" w:lineRule="auto"/>
    </w:pPr>
    <w:rPr>
      <w:rFonts w:ascii="Calibri" w:hAnsi="Calibri"/>
      <w:smallCaps/>
      <w:sz w:val="20"/>
      <w:szCs w:val="20"/>
      <w:lang w:val="en-US" w:eastAsia="x-none"/>
    </w:rPr>
  </w:style>
  <w:style w:type="character" w:customStyle="1" w:styleId="fooditemChar">
    <w:name w:val="food item Char"/>
    <w:link w:val="fooditem"/>
    <w:rsid w:val="00113A23"/>
    <w:rPr>
      <w:rFonts w:ascii="Calibri" w:hAnsi="Calibri"/>
      <w:smallCaps/>
      <w:lang w:val="en-US" w:eastAsia="x-none"/>
    </w:rPr>
  </w:style>
  <w:style w:type="paragraph" w:styleId="Header">
    <w:name w:val="header"/>
    <w:basedOn w:val="Normal"/>
    <w:link w:val="HeaderChar"/>
    <w:uiPriority w:val="99"/>
    <w:unhideWhenUsed/>
    <w:rsid w:val="00B46A7D"/>
    <w:pPr>
      <w:tabs>
        <w:tab w:val="center" w:pos="4513"/>
        <w:tab w:val="right" w:pos="9026"/>
      </w:tabs>
    </w:pPr>
    <w:rPr>
      <w:lang w:val="x-none"/>
    </w:rPr>
  </w:style>
  <w:style w:type="character" w:customStyle="1" w:styleId="HeaderChar">
    <w:name w:val="Header Char"/>
    <w:link w:val="Header"/>
    <w:uiPriority w:val="99"/>
    <w:rsid w:val="00B46A7D"/>
    <w:rPr>
      <w:sz w:val="17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46A7D"/>
    <w:pPr>
      <w:tabs>
        <w:tab w:val="center" w:pos="4513"/>
        <w:tab w:val="right" w:pos="9026"/>
      </w:tabs>
    </w:pPr>
    <w:rPr>
      <w:lang w:val="x-none"/>
    </w:rPr>
  </w:style>
  <w:style w:type="character" w:customStyle="1" w:styleId="FooterChar">
    <w:name w:val="Footer Char"/>
    <w:link w:val="Footer"/>
    <w:uiPriority w:val="99"/>
    <w:rsid w:val="00B46A7D"/>
    <w:rPr>
      <w:sz w:val="17"/>
      <w:szCs w:val="22"/>
      <w:lang w:eastAsia="en-US"/>
    </w:rPr>
  </w:style>
  <w:style w:type="character" w:styleId="Hyperlink">
    <w:name w:val="Hyperlink"/>
    <w:uiPriority w:val="99"/>
    <w:unhideWhenUsed/>
    <w:rsid w:val="00B04F13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1796"/>
    <w:pPr>
      <w:spacing w:line="264" w:lineRule="auto"/>
    </w:pPr>
    <w:rPr>
      <w:b/>
      <w:bCs/>
      <w:lang w:eastAsia="en-US"/>
    </w:rPr>
  </w:style>
  <w:style w:type="character" w:customStyle="1" w:styleId="CommentSubjectChar">
    <w:name w:val="Comment Subject Char"/>
    <w:link w:val="CommentSubject"/>
    <w:uiPriority w:val="99"/>
    <w:semiHidden/>
    <w:rsid w:val="00D01796"/>
    <w:rPr>
      <w:b/>
      <w:bCs/>
      <w:lang w:eastAsia="en-US"/>
    </w:rPr>
  </w:style>
  <w:style w:type="paragraph" w:styleId="Revision">
    <w:name w:val="Revision"/>
    <w:hidden/>
    <w:uiPriority w:val="99"/>
    <w:semiHidden/>
    <w:rsid w:val="00865E38"/>
    <w:rPr>
      <w:sz w:val="17"/>
      <w:szCs w:val="22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="Calibri" w:hAnsi="Verdana" w:cs="Times New Roman"/>
        <w:lang w:val="nl-NL" w:eastAsia="nl-NL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264" w:lineRule="auto"/>
    </w:pPr>
    <w:rPr>
      <w:sz w:val="17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unhideWhenUsed/>
    <w:rsid w:val="007D1E74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D1E74"/>
    <w:pPr>
      <w:spacing w:line="240" w:lineRule="auto"/>
    </w:pPr>
    <w:rPr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rsid w:val="007D1E74"/>
    <w:rPr>
      <w:lang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1E74"/>
    <w:pPr>
      <w:spacing w:line="240" w:lineRule="auto"/>
    </w:pPr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7D1E74"/>
    <w:rPr>
      <w:rFonts w:ascii="Tahoma" w:hAnsi="Tahoma" w:cs="Tahoma"/>
      <w:sz w:val="16"/>
      <w:szCs w:val="16"/>
      <w:lang w:eastAsia="en-US"/>
    </w:rPr>
  </w:style>
  <w:style w:type="character" w:styleId="LineNumber">
    <w:name w:val="line number"/>
    <w:uiPriority w:val="99"/>
    <w:semiHidden/>
    <w:unhideWhenUsed/>
    <w:rsid w:val="007D1E74"/>
  </w:style>
  <w:style w:type="paragraph" w:styleId="ListParagraph">
    <w:name w:val="List Paragraph"/>
    <w:basedOn w:val="Normal"/>
    <w:uiPriority w:val="34"/>
    <w:qFormat/>
    <w:rsid w:val="00113A23"/>
    <w:pPr>
      <w:ind w:left="720"/>
      <w:contextualSpacing/>
    </w:pPr>
  </w:style>
  <w:style w:type="paragraph" w:customStyle="1" w:styleId="fooditem">
    <w:name w:val="food item"/>
    <w:basedOn w:val="Normal"/>
    <w:link w:val="fooditemChar"/>
    <w:qFormat/>
    <w:rsid w:val="00113A23"/>
    <w:pPr>
      <w:numPr>
        <w:numId w:val="4"/>
      </w:numPr>
      <w:spacing w:line="276" w:lineRule="auto"/>
    </w:pPr>
    <w:rPr>
      <w:rFonts w:ascii="Calibri" w:hAnsi="Calibri"/>
      <w:smallCaps/>
      <w:sz w:val="20"/>
      <w:szCs w:val="20"/>
      <w:lang w:val="en-US" w:eastAsia="x-none"/>
    </w:rPr>
  </w:style>
  <w:style w:type="character" w:customStyle="1" w:styleId="fooditemChar">
    <w:name w:val="food item Char"/>
    <w:link w:val="fooditem"/>
    <w:rsid w:val="00113A23"/>
    <w:rPr>
      <w:rFonts w:ascii="Calibri" w:hAnsi="Calibri"/>
      <w:smallCaps/>
      <w:lang w:val="en-US" w:eastAsia="x-none"/>
    </w:rPr>
  </w:style>
  <w:style w:type="paragraph" w:styleId="Header">
    <w:name w:val="header"/>
    <w:basedOn w:val="Normal"/>
    <w:link w:val="HeaderChar"/>
    <w:uiPriority w:val="99"/>
    <w:unhideWhenUsed/>
    <w:rsid w:val="00B46A7D"/>
    <w:pPr>
      <w:tabs>
        <w:tab w:val="center" w:pos="4513"/>
        <w:tab w:val="right" w:pos="9026"/>
      </w:tabs>
    </w:pPr>
    <w:rPr>
      <w:lang w:val="x-none"/>
    </w:rPr>
  </w:style>
  <w:style w:type="character" w:customStyle="1" w:styleId="HeaderChar">
    <w:name w:val="Header Char"/>
    <w:link w:val="Header"/>
    <w:uiPriority w:val="99"/>
    <w:rsid w:val="00B46A7D"/>
    <w:rPr>
      <w:sz w:val="17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46A7D"/>
    <w:pPr>
      <w:tabs>
        <w:tab w:val="center" w:pos="4513"/>
        <w:tab w:val="right" w:pos="9026"/>
      </w:tabs>
    </w:pPr>
    <w:rPr>
      <w:lang w:val="x-none"/>
    </w:rPr>
  </w:style>
  <w:style w:type="character" w:customStyle="1" w:styleId="FooterChar">
    <w:name w:val="Footer Char"/>
    <w:link w:val="Footer"/>
    <w:uiPriority w:val="99"/>
    <w:rsid w:val="00B46A7D"/>
    <w:rPr>
      <w:sz w:val="17"/>
      <w:szCs w:val="22"/>
      <w:lang w:eastAsia="en-US"/>
    </w:rPr>
  </w:style>
  <w:style w:type="character" w:styleId="Hyperlink">
    <w:name w:val="Hyperlink"/>
    <w:uiPriority w:val="99"/>
    <w:unhideWhenUsed/>
    <w:rsid w:val="00B04F13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1796"/>
    <w:pPr>
      <w:spacing w:line="264" w:lineRule="auto"/>
    </w:pPr>
    <w:rPr>
      <w:b/>
      <w:bCs/>
      <w:lang w:eastAsia="en-US"/>
    </w:rPr>
  </w:style>
  <w:style w:type="character" w:customStyle="1" w:styleId="CommentSubjectChar">
    <w:name w:val="Comment Subject Char"/>
    <w:link w:val="CommentSubject"/>
    <w:uiPriority w:val="99"/>
    <w:semiHidden/>
    <w:rsid w:val="00D01796"/>
    <w:rPr>
      <w:b/>
      <w:bCs/>
      <w:lang w:eastAsia="en-US"/>
    </w:rPr>
  </w:style>
  <w:style w:type="paragraph" w:styleId="Revision">
    <w:name w:val="Revision"/>
    <w:hidden/>
    <w:uiPriority w:val="99"/>
    <w:semiHidden/>
    <w:rsid w:val="00865E38"/>
    <w:rPr>
      <w:sz w:val="17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29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72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9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5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988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979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1508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7889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3991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42304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445033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964812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29117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681220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356433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221722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92873741">
                                                              <w:marLeft w:val="0"/>
                                                              <w:marRight w:val="125"/>
                                                              <w:marTop w:val="0"/>
                                                              <w:marBottom w:val="12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433383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6469484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976968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25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11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57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4577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7194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44614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43427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82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1673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353655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6757412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1603922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3209001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457283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73333047">
                                                              <w:marLeft w:val="0"/>
                                                              <w:marRight w:val="125"/>
                                                              <w:marTop w:val="0"/>
                                                              <w:marBottom w:val="12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753522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886248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3380216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235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1462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83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915824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78238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4696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743356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467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5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79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116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06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53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4793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642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02919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91433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51936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22666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144129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687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wmf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4.bin"/><Relationship Id="rId3" Type="http://schemas.openxmlformats.org/officeDocument/2006/relationships/styles" Target="styles.xml"/><Relationship Id="rId21" Type="http://schemas.openxmlformats.org/officeDocument/2006/relationships/oleObject" Target="embeddings/oleObject9.bin"/><Relationship Id="rId34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oleObject" Target="embeddings/oleObject3.bin"/><Relationship Id="rId17" Type="http://schemas.openxmlformats.org/officeDocument/2006/relationships/image" Target="media/image4.wmf"/><Relationship Id="rId25" Type="http://schemas.openxmlformats.org/officeDocument/2006/relationships/oleObject" Target="embeddings/oleObject13.bin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8.bin"/><Relationship Id="rId29" Type="http://schemas.openxmlformats.org/officeDocument/2006/relationships/oleObject" Target="embeddings/oleObject17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12.bin"/><Relationship Id="rId32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image" Target="media/image3.wmf"/><Relationship Id="rId23" Type="http://schemas.openxmlformats.org/officeDocument/2006/relationships/oleObject" Target="embeddings/oleObject11.bin"/><Relationship Id="rId28" Type="http://schemas.openxmlformats.org/officeDocument/2006/relationships/oleObject" Target="embeddings/oleObject16.bin"/><Relationship Id="rId10" Type="http://schemas.openxmlformats.org/officeDocument/2006/relationships/oleObject" Target="embeddings/oleObject1.bin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9.bin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10.bin"/><Relationship Id="rId27" Type="http://schemas.openxmlformats.org/officeDocument/2006/relationships/oleObject" Target="embeddings/oleObject15.bin"/><Relationship Id="rId30" Type="http://schemas.openxmlformats.org/officeDocument/2006/relationships/oleObject" Target="embeddings/oleObject18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2AE055B-CE2F-4ED9-8AF8-6CD4B85B62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20</Words>
  <Characters>3534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4146</CharactersWithSpaces>
  <SharedDoc>false</SharedDoc>
  <HLinks>
    <vt:vector size="114" baseType="variant">
      <vt:variant>
        <vt:i4>4194315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52199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87531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71860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784139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784139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8753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mmen, Joke van</dc:creator>
  <cp:lastModifiedBy>Lemmen, Joke van</cp:lastModifiedBy>
  <cp:revision>4</cp:revision>
  <cp:lastPrinted>2013-08-30T10:32:00Z</cp:lastPrinted>
  <dcterms:created xsi:type="dcterms:W3CDTF">2013-08-30T10:52:00Z</dcterms:created>
  <dcterms:modified xsi:type="dcterms:W3CDTF">2013-12-24T10:34:00Z</dcterms:modified>
</cp:coreProperties>
</file>